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3.75pt" o:ole="" fillcolor="window">
            <v:imagedata r:id="rId8" o:title=""/>
          </v:shape>
          <o:OLEObject Type="Embed" ProgID="Word.Picture.8" ShapeID="_x0000_i1025" DrawAspect="Content" ObjectID="_1392760435"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5pt;height:60pt" o:ole="" fillcolor="window">
            <v:imagedata r:id="rId10" o:title=""/>
          </v:shape>
          <o:OLEObject Type="Embed" ProgID="Word.Picture.8" ShapeID="_x0000_i1026" DrawAspect="Content" ObjectID="_1392760436"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805878"/>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805879"/>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805880"/>
      <w:r w:rsidR="00E5109C">
        <w:rPr>
          <w:rFonts w:hint="eastAsia"/>
        </w:rPr>
        <w:lastRenderedPageBreak/>
        <w:t>目录</w:t>
      </w:r>
      <w:bookmarkEnd w:id="9"/>
    </w:p>
    <w:p w:rsidR="00966916" w:rsidRDefault="00A46579">
      <w:pPr>
        <w:pStyle w:val="11"/>
        <w:tabs>
          <w:tab w:val="right" w:leader="dot" w:pos="8296"/>
        </w:tabs>
        <w:rPr>
          <w:noProof/>
        </w:rPr>
      </w:pPr>
      <w:r>
        <w:fldChar w:fldCharType="begin"/>
      </w:r>
      <w:r>
        <w:instrText xml:space="preserve"> TOC \o "1-3" \h \z \u </w:instrText>
      </w:r>
      <w:r>
        <w:fldChar w:fldCharType="separate"/>
      </w:r>
      <w:hyperlink w:anchor="_Toc318805878" w:history="1">
        <w:r w:rsidR="00966916" w:rsidRPr="00CC1315">
          <w:rPr>
            <w:rStyle w:val="a3"/>
            <w:rFonts w:ascii="黑体" w:eastAsia="黑体" w:hint="eastAsia"/>
            <w:noProof/>
          </w:rPr>
          <w:t>摘要</w:t>
        </w:r>
        <w:r w:rsidR="00966916">
          <w:rPr>
            <w:noProof/>
            <w:webHidden/>
          </w:rPr>
          <w:tab/>
        </w:r>
        <w:r w:rsidR="00966916">
          <w:rPr>
            <w:noProof/>
            <w:webHidden/>
          </w:rPr>
          <w:fldChar w:fldCharType="begin"/>
        </w:r>
        <w:r w:rsidR="00966916">
          <w:rPr>
            <w:noProof/>
            <w:webHidden/>
          </w:rPr>
          <w:instrText xml:space="preserve"> PAGEREF _Toc318805878 \h </w:instrText>
        </w:r>
        <w:r w:rsidR="00966916">
          <w:rPr>
            <w:noProof/>
            <w:webHidden/>
          </w:rPr>
        </w:r>
        <w:r w:rsidR="00966916">
          <w:rPr>
            <w:noProof/>
            <w:webHidden/>
          </w:rPr>
          <w:fldChar w:fldCharType="separate"/>
        </w:r>
        <w:r w:rsidR="007C4900">
          <w:rPr>
            <w:noProof/>
            <w:webHidden/>
          </w:rPr>
          <w:t>I</w:t>
        </w:r>
        <w:r w:rsidR="00966916">
          <w:rPr>
            <w:noProof/>
            <w:webHidden/>
          </w:rPr>
          <w:fldChar w:fldCharType="end"/>
        </w:r>
      </w:hyperlink>
    </w:p>
    <w:p w:rsidR="00966916" w:rsidRDefault="00C54B88">
      <w:pPr>
        <w:pStyle w:val="11"/>
        <w:tabs>
          <w:tab w:val="right" w:leader="dot" w:pos="8296"/>
        </w:tabs>
        <w:rPr>
          <w:noProof/>
        </w:rPr>
      </w:pPr>
      <w:hyperlink w:anchor="_Toc318805879" w:history="1">
        <w:r w:rsidR="00966916" w:rsidRPr="00CC1315">
          <w:rPr>
            <w:rStyle w:val="a3"/>
            <w:noProof/>
          </w:rPr>
          <w:t>Abstract</w:t>
        </w:r>
        <w:r w:rsidR="00966916">
          <w:rPr>
            <w:noProof/>
            <w:webHidden/>
          </w:rPr>
          <w:tab/>
        </w:r>
        <w:r w:rsidR="00966916">
          <w:rPr>
            <w:noProof/>
            <w:webHidden/>
          </w:rPr>
          <w:fldChar w:fldCharType="begin"/>
        </w:r>
        <w:r w:rsidR="00966916">
          <w:rPr>
            <w:noProof/>
            <w:webHidden/>
          </w:rPr>
          <w:instrText xml:space="preserve"> PAGEREF _Toc318805879 \h </w:instrText>
        </w:r>
        <w:r w:rsidR="00966916">
          <w:rPr>
            <w:noProof/>
            <w:webHidden/>
          </w:rPr>
        </w:r>
        <w:r w:rsidR="00966916">
          <w:rPr>
            <w:noProof/>
            <w:webHidden/>
          </w:rPr>
          <w:fldChar w:fldCharType="separate"/>
        </w:r>
        <w:r w:rsidR="007C4900">
          <w:rPr>
            <w:noProof/>
            <w:webHidden/>
          </w:rPr>
          <w:t>II</w:t>
        </w:r>
        <w:r w:rsidR="00966916">
          <w:rPr>
            <w:noProof/>
            <w:webHidden/>
          </w:rPr>
          <w:fldChar w:fldCharType="end"/>
        </w:r>
      </w:hyperlink>
    </w:p>
    <w:p w:rsidR="00966916" w:rsidRDefault="00C54B88">
      <w:pPr>
        <w:pStyle w:val="11"/>
        <w:tabs>
          <w:tab w:val="right" w:leader="dot" w:pos="8296"/>
        </w:tabs>
        <w:rPr>
          <w:noProof/>
        </w:rPr>
      </w:pPr>
      <w:hyperlink w:anchor="_Toc318805880" w:history="1">
        <w:r w:rsidR="00966916" w:rsidRPr="00CC1315">
          <w:rPr>
            <w:rStyle w:val="a3"/>
            <w:rFonts w:hint="eastAsia"/>
            <w:noProof/>
          </w:rPr>
          <w:t>目录</w:t>
        </w:r>
        <w:r w:rsidR="00966916">
          <w:rPr>
            <w:noProof/>
            <w:webHidden/>
          </w:rPr>
          <w:tab/>
        </w:r>
        <w:r w:rsidR="00966916">
          <w:rPr>
            <w:noProof/>
            <w:webHidden/>
          </w:rPr>
          <w:fldChar w:fldCharType="begin"/>
        </w:r>
        <w:r w:rsidR="00966916">
          <w:rPr>
            <w:noProof/>
            <w:webHidden/>
          </w:rPr>
          <w:instrText xml:space="preserve"> PAGEREF _Toc318805880 \h </w:instrText>
        </w:r>
        <w:r w:rsidR="00966916">
          <w:rPr>
            <w:noProof/>
            <w:webHidden/>
          </w:rPr>
        </w:r>
        <w:r w:rsidR="00966916">
          <w:rPr>
            <w:noProof/>
            <w:webHidden/>
          </w:rPr>
          <w:fldChar w:fldCharType="separate"/>
        </w:r>
        <w:r w:rsidR="007C4900">
          <w:rPr>
            <w:noProof/>
            <w:webHidden/>
          </w:rPr>
          <w:t>III</w:t>
        </w:r>
        <w:r w:rsidR="00966916">
          <w:rPr>
            <w:noProof/>
            <w:webHidden/>
          </w:rPr>
          <w:fldChar w:fldCharType="end"/>
        </w:r>
      </w:hyperlink>
    </w:p>
    <w:p w:rsidR="00966916" w:rsidRDefault="00C54B88">
      <w:pPr>
        <w:pStyle w:val="11"/>
        <w:tabs>
          <w:tab w:val="right" w:leader="dot" w:pos="8296"/>
        </w:tabs>
        <w:rPr>
          <w:noProof/>
        </w:rPr>
      </w:pPr>
      <w:hyperlink w:anchor="_Toc318805881" w:history="1">
        <w:r w:rsidR="00966916" w:rsidRPr="00CC1315">
          <w:rPr>
            <w:rStyle w:val="a3"/>
            <w:rFonts w:hint="eastAsia"/>
            <w:noProof/>
          </w:rPr>
          <w:t>图片目录</w:t>
        </w:r>
        <w:r w:rsidR="00966916">
          <w:rPr>
            <w:noProof/>
            <w:webHidden/>
          </w:rPr>
          <w:tab/>
        </w:r>
        <w:r w:rsidR="00966916">
          <w:rPr>
            <w:noProof/>
            <w:webHidden/>
          </w:rPr>
          <w:fldChar w:fldCharType="begin"/>
        </w:r>
        <w:r w:rsidR="00966916">
          <w:rPr>
            <w:noProof/>
            <w:webHidden/>
          </w:rPr>
          <w:instrText xml:space="preserve"> PAGEREF _Toc318805881 \h </w:instrText>
        </w:r>
        <w:r w:rsidR="00966916">
          <w:rPr>
            <w:noProof/>
            <w:webHidden/>
          </w:rPr>
        </w:r>
        <w:r w:rsidR="00966916">
          <w:rPr>
            <w:noProof/>
            <w:webHidden/>
          </w:rPr>
          <w:fldChar w:fldCharType="separate"/>
        </w:r>
        <w:r w:rsidR="007C4900">
          <w:rPr>
            <w:noProof/>
            <w:webHidden/>
          </w:rPr>
          <w:t>IV</w:t>
        </w:r>
        <w:r w:rsidR="00966916">
          <w:rPr>
            <w:noProof/>
            <w:webHidden/>
          </w:rPr>
          <w:fldChar w:fldCharType="end"/>
        </w:r>
      </w:hyperlink>
    </w:p>
    <w:p w:rsidR="00966916" w:rsidRDefault="00C54B88">
      <w:pPr>
        <w:pStyle w:val="11"/>
        <w:tabs>
          <w:tab w:val="right" w:leader="dot" w:pos="8296"/>
        </w:tabs>
        <w:rPr>
          <w:noProof/>
        </w:rPr>
      </w:pPr>
      <w:hyperlink w:anchor="_Toc318805882" w:history="1">
        <w:r w:rsidR="00966916" w:rsidRPr="00CC1315">
          <w:rPr>
            <w:rStyle w:val="a3"/>
            <w:rFonts w:hint="eastAsia"/>
            <w:noProof/>
          </w:rPr>
          <w:t>表格目录</w:t>
        </w:r>
        <w:r w:rsidR="00966916">
          <w:rPr>
            <w:noProof/>
            <w:webHidden/>
          </w:rPr>
          <w:tab/>
        </w:r>
        <w:r w:rsidR="00966916">
          <w:rPr>
            <w:noProof/>
            <w:webHidden/>
          </w:rPr>
          <w:fldChar w:fldCharType="begin"/>
        </w:r>
        <w:r w:rsidR="00966916">
          <w:rPr>
            <w:noProof/>
            <w:webHidden/>
          </w:rPr>
          <w:instrText xml:space="preserve"> PAGEREF _Toc318805882 \h </w:instrText>
        </w:r>
        <w:r w:rsidR="00966916">
          <w:rPr>
            <w:noProof/>
            <w:webHidden/>
          </w:rPr>
        </w:r>
        <w:r w:rsidR="00966916">
          <w:rPr>
            <w:noProof/>
            <w:webHidden/>
          </w:rPr>
          <w:fldChar w:fldCharType="separate"/>
        </w:r>
        <w:r w:rsidR="007C4900">
          <w:rPr>
            <w:noProof/>
            <w:webHidden/>
          </w:rPr>
          <w:t>IV</w:t>
        </w:r>
        <w:r w:rsidR="00966916">
          <w:rPr>
            <w:noProof/>
            <w:webHidden/>
          </w:rPr>
          <w:fldChar w:fldCharType="end"/>
        </w:r>
      </w:hyperlink>
    </w:p>
    <w:p w:rsidR="00966916" w:rsidRDefault="00C54B88">
      <w:pPr>
        <w:pStyle w:val="11"/>
        <w:tabs>
          <w:tab w:val="left" w:pos="1260"/>
          <w:tab w:val="right" w:leader="dot" w:pos="8296"/>
        </w:tabs>
        <w:rPr>
          <w:noProof/>
        </w:rPr>
      </w:pPr>
      <w:hyperlink w:anchor="_Toc318805883" w:history="1">
        <w:r w:rsidR="00966916" w:rsidRPr="00CC1315">
          <w:rPr>
            <w:rStyle w:val="a3"/>
            <w:rFonts w:hint="eastAsia"/>
            <w:noProof/>
          </w:rPr>
          <w:t>第一章</w:t>
        </w:r>
        <w:r w:rsidR="00966916">
          <w:rPr>
            <w:noProof/>
          </w:rPr>
          <w:tab/>
        </w:r>
        <w:r w:rsidR="00966916" w:rsidRPr="00CC1315">
          <w:rPr>
            <w:rStyle w:val="a3"/>
            <w:rFonts w:hint="eastAsia"/>
            <w:noProof/>
          </w:rPr>
          <w:t>引言</w:t>
        </w:r>
        <w:r w:rsidR="00966916">
          <w:rPr>
            <w:noProof/>
            <w:webHidden/>
          </w:rPr>
          <w:tab/>
        </w:r>
        <w:r w:rsidR="00966916">
          <w:rPr>
            <w:noProof/>
            <w:webHidden/>
          </w:rPr>
          <w:fldChar w:fldCharType="begin"/>
        </w:r>
        <w:r w:rsidR="00966916">
          <w:rPr>
            <w:noProof/>
            <w:webHidden/>
          </w:rPr>
          <w:instrText xml:space="preserve"> PAGEREF _Toc318805883 \h </w:instrText>
        </w:r>
        <w:r w:rsidR="00966916">
          <w:rPr>
            <w:noProof/>
            <w:webHidden/>
          </w:rPr>
        </w:r>
        <w:r w:rsidR="00966916">
          <w:rPr>
            <w:noProof/>
            <w:webHidden/>
          </w:rPr>
          <w:fldChar w:fldCharType="separate"/>
        </w:r>
        <w:r w:rsidR="007C4900">
          <w:rPr>
            <w:noProof/>
            <w:webHidden/>
          </w:rPr>
          <w:t>1</w:t>
        </w:r>
        <w:r w:rsidR="00966916">
          <w:rPr>
            <w:noProof/>
            <w:webHidden/>
          </w:rPr>
          <w:fldChar w:fldCharType="end"/>
        </w:r>
      </w:hyperlink>
    </w:p>
    <w:p w:rsidR="00966916" w:rsidRDefault="00C54B88">
      <w:pPr>
        <w:pStyle w:val="21"/>
        <w:tabs>
          <w:tab w:val="left" w:pos="1260"/>
          <w:tab w:val="right" w:leader="dot" w:pos="8296"/>
        </w:tabs>
        <w:rPr>
          <w:noProof/>
        </w:rPr>
      </w:pPr>
      <w:hyperlink w:anchor="_Toc318805884" w:history="1">
        <w:r w:rsidR="00966916" w:rsidRPr="00CC1315">
          <w:rPr>
            <w:rStyle w:val="a3"/>
            <w:noProof/>
          </w:rPr>
          <w:t>1.1</w:t>
        </w:r>
        <w:r w:rsidR="00966916">
          <w:rPr>
            <w:noProof/>
          </w:rPr>
          <w:tab/>
        </w:r>
        <w:r w:rsidR="00966916" w:rsidRPr="00CC1315">
          <w:rPr>
            <w:rStyle w:val="a3"/>
            <w:rFonts w:hint="eastAsia"/>
            <w:noProof/>
          </w:rPr>
          <w:t>研究背景</w:t>
        </w:r>
        <w:r w:rsidR="00966916">
          <w:rPr>
            <w:noProof/>
            <w:webHidden/>
          </w:rPr>
          <w:tab/>
        </w:r>
        <w:r w:rsidR="00966916">
          <w:rPr>
            <w:noProof/>
            <w:webHidden/>
          </w:rPr>
          <w:fldChar w:fldCharType="begin"/>
        </w:r>
        <w:r w:rsidR="00966916">
          <w:rPr>
            <w:noProof/>
            <w:webHidden/>
          </w:rPr>
          <w:instrText xml:space="preserve"> PAGEREF _Toc318805884 \h </w:instrText>
        </w:r>
        <w:r w:rsidR="00966916">
          <w:rPr>
            <w:noProof/>
            <w:webHidden/>
          </w:rPr>
        </w:r>
        <w:r w:rsidR="00966916">
          <w:rPr>
            <w:noProof/>
            <w:webHidden/>
          </w:rPr>
          <w:fldChar w:fldCharType="separate"/>
        </w:r>
        <w:r w:rsidR="007C4900">
          <w:rPr>
            <w:noProof/>
            <w:webHidden/>
          </w:rPr>
          <w:t>1</w:t>
        </w:r>
        <w:r w:rsidR="00966916">
          <w:rPr>
            <w:noProof/>
            <w:webHidden/>
          </w:rPr>
          <w:fldChar w:fldCharType="end"/>
        </w:r>
      </w:hyperlink>
    </w:p>
    <w:p w:rsidR="00966916" w:rsidRDefault="00C54B88">
      <w:pPr>
        <w:pStyle w:val="21"/>
        <w:tabs>
          <w:tab w:val="left" w:pos="1260"/>
          <w:tab w:val="right" w:leader="dot" w:pos="8296"/>
        </w:tabs>
        <w:rPr>
          <w:noProof/>
        </w:rPr>
      </w:pPr>
      <w:hyperlink w:anchor="_Toc318805885" w:history="1">
        <w:r w:rsidR="00966916" w:rsidRPr="00CC1315">
          <w:rPr>
            <w:rStyle w:val="a3"/>
            <w:noProof/>
          </w:rPr>
          <w:t>1.2</w:t>
        </w:r>
        <w:r w:rsidR="00966916">
          <w:rPr>
            <w:noProof/>
          </w:rPr>
          <w:tab/>
        </w:r>
        <w:r w:rsidR="00966916" w:rsidRPr="00CC1315">
          <w:rPr>
            <w:rStyle w:val="a3"/>
            <w:rFonts w:hint="eastAsia"/>
            <w:noProof/>
          </w:rPr>
          <w:t>研究内容</w:t>
        </w:r>
        <w:r w:rsidR="00966916">
          <w:rPr>
            <w:noProof/>
            <w:webHidden/>
          </w:rPr>
          <w:tab/>
        </w:r>
        <w:r w:rsidR="00966916">
          <w:rPr>
            <w:noProof/>
            <w:webHidden/>
          </w:rPr>
          <w:fldChar w:fldCharType="begin"/>
        </w:r>
        <w:r w:rsidR="00966916">
          <w:rPr>
            <w:noProof/>
            <w:webHidden/>
          </w:rPr>
          <w:instrText xml:space="preserve"> PAGEREF _Toc318805885 \h </w:instrText>
        </w:r>
        <w:r w:rsidR="00966916">
          <w:rPr>
            <w:noProof/>
            <w:webHidden/>
          </w:rPr>
        </w:r>
        <w:r w:rsidR="00966916">
          <w:rPr>
            <w:noProof/>
            <w:webHidden/>
          </w:rPr>
          <w:fldChar w:fldCharType="separate"/>
        </w:r>
        <w:r w:rsidR="007C4900">
          <w:rPr>
            <w:noProof/>
            <w:webHidden/>
          </w:rPr>
          <w:t>2</w:t>
        </w:r>
        <w:r w:rsidR="00966916">
          <w:rPr>
            <w:noProof/>
            <w:webHidden/>
          </w:rPr>
          <w:fldChar w:fldCharType="end"/>
        </w:r>
      </w:hyperlink>
    </w:p>
    <w:p w:rsidR="00966916" w:rsidRDefault="00C54B88">
      <w:pPr>
        <w:pStyle w:val="21"/>
        <w:tabs>
          <w:tab w:val="left" w:pos="1260"/>
          <w:tab w:val="right" w:leader="dot" w:pos="8296"/>
        </w:tabs>
        <w:rPr>
          <w:noProof/>
        </w:rPr>
      </w:pPr>
      <w:hyperlink w:anchor="_Toc318805886" w:history="1">
        <w:r w:rsidR="00966916" w:rsidRPr="00CC1315">
          <w:rPr>
            <w:rStyle w:val="a3"/>
            <w:noProof/>
          </w:rPr>
          <w:t>1.3</w:t>
        </w:r>
        <w:r w:rsidR="00966916">
          <w:rPr>
            <w:noProof/>
          </w:rPr>
          <w:tab/>
        </w:r>
        <w:r w:rsidR="00966916" w:rsidRPr="00CC1315">
          <w:rPr>
            <w:rStyle w:val="a3"/>
            <w:rFonts w:hint="eastAsia"/>
            <w:noProof/>
          </w:rPr>
          <w:t>本文组织</w:t>
        </w:r>
        <w:r w:rsidR="00966916">
          <w:rPr>
            <w:noProof/>
            <w:webHidden/>
          </w:rPr>
          <w:tab/>
        </w:r>
        <w:r w:rsidR="00966916">
          <w:rPr>
            <w:noProof/>
            <w:webHidden/>
          </w:rPr>
          <w:fldChar w:fldCharType="begin"/>
        </w:r>
        <w:r w:rsidR="00966916">
          <w:rPr>
            <w:noProof/>
            <w:webHidden/>
          </w:rPr>
          <w:instrText xml:space="preserve"> PAGEREF _Toc318805886 \h </w:instrText>
        </w:r>
        <w:r w:rsidR="00966916">
          <w:rPr>
            <w:noProof/>
            <w:webHidden/>
          </w:rPr>
        </w:r>
        <w:r w:rsidR="00966916">
          <w:rPr>
            <w:noProof/>
            <w:webHidden/>
          </w:rPr>
          <w:fldChar w:fldCharType="separate"/>
        </w:r>
        <w:r w:rsidR="007C4900">
          <w:rPr>
            <w:noProof/>
            <w:webHidden/>
          </w:rPr>
          <w:t>3</w:t>
        </w:r>
        <w:r w:rsidR="00966916">
          <w:rPr>
            <w:noProof/>
            <w:webHidden/>
          </w:rPr>
          <w:fldChar w:fldCharType="end"/>
        </w:r>
      </w:hyperlink>
    </w:p>
    <w:p w:rsidR="00966916" w:rsidRDefault="00C54B88">
      <w:pPr>
        <w:pStyle w:val="11"/>
        <w:tabs>
          <w:tab w:val="left" w:pos="1260"/>
          <w:tab w:val="right" w:leader="dot" w:pos="8296"/>
        </w:tabs>
        <w:rPr>
          <w:noProof/>
        </w:rPr>
      </w:pPr>
      <w:hyperlink w:anchor="_Toc318805887" w:history="1">
        <w:r w:rsidR="00966916" w:rsidRPr="00CC1315">
          <w:rPr>
            <w:rStyle w:val="a3"/>
            <w:rFonts w:hint="eastAsia"/>
            <w:noProof/>
          </w:rPr>
          <w:t>第二章</w:t>
        </w:r>
        <w:r w:rsidR="00966916">
          <w:rPr>
            <w:noProof/>
          </w:rPr>
          <w:tab/>
        </w:r>
        <w:r w:rsidR="00966916" w:rsidRPr="00CC1315">
          <w:rPr>
            <w:rStyle w:val="a3"/>
            <w:rFonts w:hint="eastAsia"/>
            <w:noProof/>
          </w:rPr>
          <w:t>形式化方法基础</w:t>
        </w:r>
        <w:r w:rsidR="00966916">
          <w:rPr>
            <w:noProof/>
            <w:webHidden/>
          </w:rPr>
          <w:tab/>
        </w:r>
        <w:r w:rsidR="00966916">
          <w:rPr>
            <w:noProof/>
            <w:webHidden/>
          </w:rPr>
          <w:fldChar w:fldCharType="begin"/>
        </w:r>
        <w:r w:rsidR="00966916">
          <w:rPr>
            <w:noProof/>
            <w:webHidden/>
          </w:rPr>
          <w:instrText xml:space="preserve"> PAGEREF _Toc318805887 \h </w:instrText>
        </w:r>
        <w:r w:rsidR="00966916">
          <w:rPr>
            <w:noProof/>
            <w:webHidden/>
          </w:rPr>
        </w:r>
        <w:r w:rsidR="00966916">
          <w:rPr>
            <w:noProof/>
            <w:webHidden/>
          </w:rPr>
          <w:fldChar w:fldCharType="separate"/>
        </w:r>
        <w:r w:rsidR="007C4900">
          <w:rPr>
            <w:noProof/>
            <w:webHidden/>
          </w:rPr>
          <w:t>4</w:t>
        </w:r>
        <w:r w:rsidR="00966916">
          <w:rPr>
            <w:noProof/>
            <w:webHidden/>
          </w:rPr>
          <w:fldChar w:fldCharType="end"/>
        </w:r>
      </w:hyperlink>
    </w:p>
    <w:p w:rsidR="00966916" w:rsidRDefault="00C54B88">
      <w:pPr>
        <w:pStyle w:val="21"/>
        <w:tabs>
          <w:tab w:val="left" w:pos="1260"/>
          <w:tab w:val="right" w:leader="dot" w:pos="8296"/>
        </w:tabs>
        <w:rPr>
          <w:noProof/>
        </w:rPr>
      </w:pPr>
      <w:hyperlink w:anchor="_Toc318805888" w:history="1">
        <w:r w:rsidR="00966916" w:rsidRPr="00CC1315">
          <w:rPr>
            <w:rStyle w:val="a3"/>
            <w:noProof/>
          </w:rPr>
          <w:t>2.1</w:t>
        </w:r>
        <w:r w:rsidR="00966916">
          <w:rPr>
            <w:noProof/>
          </w:rPr>
          <w:tab/>
        </w:r>
        <w:r w:rsidR="00966916" w:rsidRPr="00CC1315">
          <w:rPr>
            <w:rStyle w:val="a3"/>
            <w:rFonts w:hint="eastAsia"/>
            <w:noProof/>
          </w:rPr>
          <w:t>基本理论</w:t>
        </w:r>
        <w:r w:rsidR="00966916">
          <w:rPr>
            <w:noProof/>
            <w:webHidden/>
          </w:rPr>
          <w:tab/>
        </w:r>
        <w:r w:rsidR="00966916">
          <w:rPr>
            <w:noProof/>
            <w:webHidden/>
          </w:rPr>
          <w:fldChar w:fldCharType="begin"/>
        </w:r>
        <w:r w:rsidR="00966916">
          <w:rPr>
            <w:noProof/>
            <w:webHidden/>
          </w:rPr>
          <w:instrText xml:space="preserve"> PAGEREF _Toc318805888 \h </w:instrText>
        </w:r>
        <w:r w:rsidR="00966916">
          <w:rPr>
            <w:noProof/>
            <w:webHidden/>
          </w:rPr>
        </w:r>
        <w:r w:rsidR="00966916">
          <w:rPr>
            <w:noProof/>
            <w:webHidden/>
          </w:rPr>
          <w:fldChar w:fldCharType="separate"/>
        </w:r>
        <w:r w:rsidR="007C4900">
          <w:rPr>
            <w:noProof/>
            <w:webHidden/>
          </w:rPr>
          <w:t>4</w:t>
        </w:r>
        <w:r w:rsidR="00966916">
          <w:rPr>
            <w:noProof/>
            <w:webHidden/>
          </w:rPr>
          <w:fldChar w:fldCharType="end"/>
        </w:r>
      </w:hyperlink>
    </w:p>
    <w:p w:rsidR="00966916" w:rsidRDefault="00C54B88">
      <w:pPr>
        <w:pStyle w:val="21"/>
        <w:tabs>
          <w:tab w:val="left" w:pos="1260"/>
          <w:tab w:val="right" w:leader="dot" w:pos="8296"/>
        </w:tabs>
        <w:rPr>
          <w:noProof/>
        </w:rPr>
      </w:pPr>
      <w:hyperlink w:anchor="_Toc318805889" w:history="1">
        <w:r w:rsidR="00966916" w:rsidRPr="00CC1315">
          <w:rPr>
            <w:rStyle w:val="a3"/>
            <w:noProof/>
          </w:rPr>
          <w:t>2.2</w:t>
        </w:r>
        <w:r w:rsidR="00966916">
          <w:rPr>
            <w:noProof/>
          </w:rPr>
          <w:tab/>
        </w:r>
        <w:r w:rsidR="00966916" w:rsidRPr="00CC1315">
          <w:rPr>
            <w:rStyle w:val="a3"/>
            <w:rFonts w:hint="eastAsia"/>
            <w:noProof/>
          </w:rPr>
          <w:t>主要方法</w:t>
        </w:r>
        <w:r w:rsidR="00966916">
          <w:rPr>
            <w:noProof/>
            <w:webHidden/>
          </w:rPr>
          <w:tab/>
        </w:r>
        <w:r w:rsidR="00966916">
          <w:rPr>
            <w:noProof/>
            <w:webHidden/>
          </w:rPr>
          <w:fldChar w:fldCharType="begin"/>
        </w:r>
        <w:r w:rsidR="00966916">
          <w:rPr>
            <w:noProof/>
            <w:webHidden/>
          </w:rPr>
          <w:instrText xml:space="preserve"> PAGEREF _Toc318805889 \h </w:instrText>
        </w:r>
        <w:r w:rsidR="00966916">
          <w:rPr>
            <w:noProof/>
            <w:webHidden/>
          </w:rPr>
        </w:r>
        <w:r w:rsidR="00966916">
          <w:rPr>
            <w:noProof/>
            <w:webHidden/>
          </w:rPr>
          <w:fldChar w:fldCharType="separate"/>
        </w:r>
        <w:r w:rsidR="007C4900">
          <w:rPr>
            <w:noProof/>
            <w:webHidden/>
          </w:rPr>
          <w:t>8</w:t>
        </w:r>
        <w:r w:rsidR="00966916">
          <w:rPr>
            <w:noProof/>
            <w:webHidden/>
          </w:rPr>
          <w:fldChar w:fldCharType="end"/>
        </w:r>
      </w:hyperlink>
    </w:p>
    <w:p w:rsidR="00966916" w:rsidRDefault="00C54B88">
      <w:pPr>
        <w:pStyle w:val="31"/>
        <w:tabs>
          <w:tab w:val="left" w:pos="1680"/>
          <w:tab w:val="right" w:leader="dot" w:pos="8296"/>
        </w:tabs>
        <w:rPr>
          <w:noProof/>
        </w:rPr>
      </w:pPr>
      <w:hyperlink w:anchor="_Toc318805890" w:history="1">
        <w:r w:rsidR="00966916" w:rsidRPr="00CC1315">
          <w:rPr>
            <w:rStyle w:val="a3"/>
            <w:noProof/>
          </w:rPr>
          <w:t>2.2.1</w:t>
        </w:r>
        <w:r w:rsidR="00966916">
          <w:rPr>
            <w:noProof/>
          </w:rPr>
          <w:tab/>
        </w:r>
        <w:r w:rsidR="00966916" w:rsidRPr="00CC1315">
          <w:rPr>
            <w:rStyle w:val="a3"/>
            <w:rFonts w:hint="eastAsia"/>
            <w:noProof/>
          </w:rPr>
          <w:t>模型检测</w:t>
        </w:r>
        <w:r w:rsidR="00966916">
          <w:rPr>
            <w:noProof/>
            <w:webHidden/>
          </w:rPr>
          <w:tab/>
        </w:r>
        <w:r w:rsidR="00966916">
          <w:rPr>
            <w:noProof/>
            <w:webHidden/>
          </w:rPr>
          <w:fldChar w:fldCharType="begin"/>
        </w:r>
        <w:r w:rsidR="00966916">
          <w:rPr>
            <w:noProof/>
            <w:webHidden/>
          </w:rPr>
          <w:instrText xml:space="preserve"> PAGEREF _Toc318805890 \h </w:instrText>
        </w:r>
        <w:r w:rsidR="00966916">
          <w:rPr>
            <w:noProof/>
            <w:webHidden/>
          </w:rPr>
        </w:r>
        <w:r w:rsidR="00966916">
          <w:rPr>
            <w:noProof/>
            <w:webHidden/>
          </w:rPr>
          <w:fldChar w:fldCharType="separate"/>
        </w:r>
        <w:r w:rsidR="007C4900">
          <w:rPr>
            <w:noProof/>
            <w:webHidden/>
          </w:rPr>
          <w:t>8</w:t>
        </w:r>
        <w:r w:rsidR="00966916">
          <w:rPr>
            <w:noProof/>
            <w:webHidden/>
          </w:rPr>
          <w:fldChar w:fldCharType="end"/>
        </w:r>
      </w:hyperlink>
    </w:p>
    <w:p w:rsidR="00966916" w:rsidRDefault="00C54B88">
      <w:pPr>
        <w:pStyle w:val="31"/>
        <w:tabs>
          <w:tab w:val="left" w:pos="1680"/>
          <w:tab w:val="right" w:leader="dot" w:pos="8296"/>
        </w:tabs>
        <w:rPr>
          <w:noProof/>
        </w:rPr>
      </w:pPr>
      <w:hyperlink w:anchor="_Toc318805891" w:history="1">
        <w:r w:rsidR="00966916" w:rsidRPr="00CC1315">
          <w:rPr>
            <w:rStyle w:val="a3"/>
            <w:noProof/>
          </w:rPr>
          <w:t>2.2.2</w:t>
        </w:r>
        <w:r w:rsidR="00966916">
          <w:rPr>
            <w:noProof/>
          </w:rPr>
          <w:tab/>
        </w:r>
        <w:r w:rsidR="00966916" w:rsidRPr="00CC1315">
          <w:rPr>
            <w:rStyle w:val="a3"/>
            <w:rFonts w:hint="eastAsia"/>
            <w:noProof/>
          </w:rPr>
          <w:t>定理证明</w:t>
        </w:r>
        <w:r w:rsidR="00966916">
          <w:rPr>
            <w:noProof/>
            <w:webHidden/>
          </w:rPr>
          <w:tab/>
        </w:r>
        <w:r w:rsidR="00966916">
          <w:rPr>
            <w:noProof/>
            <w:webHidden/>
          </w:rPr>
          <w:fldChar w:fldCharType="begin"/>
        </w:r>
        <w:r w:rsidR="00966916">
          <w:rPr>
            <w:noProof/>
            <w:webHidden/>
          </w:rPr>
          <w:instrText xml:space="preserve"> PAGEREF _Toc318805891 \h </w:instrText>
        </w:r>
        <w:r w:rsidR="00966916">
          <w:rPr>
            <w:noProof/>
            <w:webHidden/>
          </w:rPr>
        </w:r>
        <w:r w:rsidR="00966916">
          <w:rPr>
            <w:noProof/>
            <w:webHidden/>
          </w:rPr>
          <w:fldChar w:fldCharType="separate"/>
        </w:r>
        <w:r w:rsidR="007C4900">
          <w:rPr>
            <w:noProof/>
            <w:webHidden/>
          </w:rPr>
          <w:t>9</w:t>
        </w:r>
        <w:r w:rsidR="00966916">
          <w:rPr>
            <w:noProof/>
            <w:webHidden/>
          </w:rPr>
          <w:fldChar w:fldCharType="end"/>
        </w:r>
      </w:hyperlink>
    </w:p>
    <w:p w:rsidR="00966916" w:rsidRDefault="00C54B88">
      <w:pPr>
        <w:pStyle w:val="31"/>
        <w:tabs>
          <w:tab w:val="left" w:pos="1680"/>
          <w:tab w:val="right" w:leader="dot" w:pos="8296"/>
        </w:tabs>
        <w:rPr>
          <w:noProof/>
        </w:rPr>
      </w:pPr>
      <w:hyperlink w:anchor="_Toc318805892" w:history="1">
        <w:r w:rsidR="00966916" w:rsidRPr="00CC1315">
          <w:rPr>
            <w:rStyle w:val="a3"/>
            <w:noProof/>
          </w:rPr>
          <w:t>2.2.3</w:t>
        </w:r>
        <w:r w:rsidR="00966916">
          <w:rPr>
            <w:noProof/>
          </w:rPr>
          <w:tab/>
        </w:r>
        <w:r w:rsidR="00966916" w:rsidRPr="00CC1315">
          <w:rPr>
            <w:rStyle w:val="a3"/>
            <w:rFonts w:hint="eastAsia"/>
            <w:noProof/>
          </w:rPr>
          <w:t>谓词抽象</w:t>
        </w:r>
        <w:r w:rsidR="00966916">
          <w:rPr>
            <w:noProof/>
            <w:webHidden/>
          </w:rPr>
          <w:tab/>
        </w:r>
        <w:r w:rsidR="00966916">
          <w:rPr>
            <w:noProof/>
            <w:webHidden/>
          </w:rPr>
          <w:fldChar w:fldCharType="begin"/>
        </w:r>
        <w:r w:rsidR="00966916">
          <w:rPr>
            <w:noProof/>
            <w:webHidden/>
          </w:rPr>
          <w:instrText xml:space="preserve"> PAGEREF _Toc318805892 \h </w:instrText>
        </w:r>
        <w:r w:rsidR="00966916">
          <w:rPr>
            <w:noProof/>
            <w:webHidden/>
          </w:rPr>
        </w:r>
        <w:r w:rsidR="00966916">
          <w:rPr>
            <w:noProof/>
            <w:webHidden/>
          </w:rPr>
          <w:fldChar w:fldCharType="separate"/>
        </w:r>
        <w:r w:rsidR="007C4900">
          <w:rPr>
            <w:noProof/>
            <w:webHidden/>
          </w:rPr>
          <w:t>10</w:t>
        </w:r>
        <w:r w:rsidR="00966916">
          <w:rPr>
            <w:noProof/>
            <w:webHidden/>
          </w:rPr>
          <w:fldChar w:fldCharType="end"/>
        </w:r>
      </w:hyperlink>
    </w:p>
    <w:p w:rsidR="00966916" w:rsidRDefault="00C54B88">
      <w:pPr>
        <w:pStyle w:val="21"/>
        <w:tabs>
          <w:tab w:val="left" w:pos="1260"/>
          <w:tab w:val="right" w:leader="dot" w:pos="8296"/>
        </w:tabs>
        <w:rPr>
          <w:noProof/>
        </w:rPr>
      </w:pPr>
      <w:hyperlink w:anchor="_Toc318805893" w:history="1">
        <w:r w:rsidR="00966916" w:rsidRPr="00CC1315">
          <w:rPr>
            <w:rStyle w:val="a3"/>
            <w:noProof/>
          </w:rPr>
          <w:t>2.3</w:t>
        </w:r>
        <w:r w:rsidR="00966916">
          <w:rPr>
            <w:noProof/>
          </w:rPr>
          <w:tab/>
        </w:r>
        <w:r w:rsidR="00966916" w:rsidRPr="00CC1315">
          <w:rPr>
            <w:rStyle w:val="a3"/>
            <w:rFonts w:hint="eastAsia"/>
            <w:noProof/>
          </w:rPr>
          <w:t>难点</w:t>
        </w:r>
        <w:r w:rsidR="00966916">
          <w:rPr>
            <w:noProof/>
            <w:webHidden/>
          </w:rPr>
          <w:tab/>
        </w:r>
        <w:r w:rsidR="00966916">
          <w:rPr>
            <w:noProof/>
            <w:webHidden/>
          </w:rPr>
          <w:fldChar w:fldCharType="begin"/>
        </w:r>
        <w:r w:rsidR="00966916">
          <w:rPr>
            <w:noProof/>
            <w:webHidden/>
          </w:rPr>
          <w:instrText xml:space="preserve"> PAGEREF _Toc318805893 \h </w:instrText>
        </w:r>
        <w:r w:rsidR="00966916">
          <w:rPr>
            <w:noProof/>
            <w:webHidden/>
          </w:rPr>
        </w:r>
        <w:r w:rsidR="00966916">
          <w:rPr>
            <w:noProof/>
            <w:webHidden/>
          </w:rPr>
          <w:fldChar w:fldCharType="separate"/>
        </w:r>
        <w:r w:rsidR="007C4900">
          <w:rPr>
            <w:noProof/>
            <w:webHidden/>
          </w:rPr>
          <w:t>10</w:t>
        </w:r>
        <w:r w:rsidR="00966916">
          <w:rPr>
            <w:noProof/>
            <w:webHidden/>
          </w:rPr>
          <w:fldChar w:fldCharType="end"/>
        </w:r>
      </w:hyperlink>
    </w:p>
    <w:p w:rsidR="00966916" w:rsidRDefault="00C54B88">
      <w:pPr>
        <w:pStyle w:val="31"/>
        <w:tabs>
          <w:tab w:val="left" w:pos="1680"/>
          <w:tab w:val="right" w:leader="dot" w:pos="8296"/>
        </w:tabs>
        <w:rPr>
          <w:noProof/>
        </w:rPr>
      </w:pPr>
      <w:hyperlink w:anchor="_Toc318805894" w:history="1">
        <w:r w:rsidR="00966916" w:rsidRPr="00CC1315">
          <w:rPr>
            <w:rStyle w:val="a3"/>
            <w:noProof/>
          </w:rPr>
          <w:t>2.3.1</w:t>
        </w:r>
        <w:r w:rsidR="00966916">
          <w:rPr>
            <w:noProof/>
          </w:rPr>
          <w:tab/>
        </w:r>
        <w:r w:rsidR="00966916" w:rsidRPr="00CC1315">
          <w:rPr>
            <w:rStyle w:val="a3"/>
            <w:rFonts w:hint="eastAsia"/>
            <w:noProof/>
          </w:rPr>
          <w:t>循环的处理方法</w:t>
        </w:r>
        <w:r w:rsidR="00966916">
          <w:rPr>
            <w:noProof/>
            <w:webHidden/>
          </w:rPr>
          <w:tab/>
        </w:r>
        <w:r w:rsidR="00966916">
          <w:rPr>
            <w:noProof/>
            <w:webHidden/>
          </w:rPr>
          <w:fldChar w:fldCharType="begin"/>
        </w:r>
        <w:r w:rsidR="00966916">
          <w:rPr>
            <w:noProof/>
            <w:webHidden/>
          </w:rPr>
          <w:instrText xml:space="preserve"> PAGEREF _Toc318805894 \h </w:instrText>
        </w:r>
        <w:r w:rsidR="00966916">
          <w:rPr>
            <w:noProof/>
            <w:webHidden/>
          </w:rPr>
        </w:r>
        <w:r w:rsidR="00966916">
          <w:rPr>
            <w:noProof/>
            <w:webHidden/>
          </w:rPr>
          <w:fldChar w:fldCharType="separate"/>
        </w:r>
        <w:r w:rsidR="007C4900">
          <w:rPr>
            <w:noProof/>
            <w:webHidden/>
          </w:rPr>
          <w:t>11</w:t>
        </w:r>
        <w:r w:rsidR="00966916">
          <w:rPr>
            <w:noProof/>
            <w:webHidden/>
          </w:rPr>
          <w:fldChar w:fldCharType="end"/>
        </w:r>
      </w:hyperlink>
    </w:p>
    <w:p w:rsidR="00966916" w:rsidRDefault="00C54B88">
      <w:pPr>
        <w:pStyle w:val="31"/>
        <w:tabs>
          <w:tab w:val="left" w:pos="1680"/>
          <w:tab w:val="right" w:leader="dot" w:pos="8296"/>
        </w:tabs>
        <w:rPr>
          <w:noProof/>
        </w:rPr>
      </w:pPr>
      <w:hyperlink w:anchor="_Toc318805895" w:history="1">
        <w:r w:rsidR="00966916" w:rsidRPr="00CC1315">
          <w:rPr>
            <w:rStyle w:val="a3"/>
            <w:noProof/>
          </w:rPr>
          <w:t>2.3.2</w:t>
        </w:r>
        <w:r w:rsidR="00966916">
          <w:rPr>
            <w:noProof/>
          </w:rPr>
          <w:tab/>
        </w:r>
        <w:r w:rsidR="00966916" w:rsidRPr="00CC1315">
          <w:rPr>
            <w:rStyle w:val="a3"/>
            <w:rFonts w:hint="eastAsia"/>
            <w:noProof/>
          </w:rPr>
          <w:t>数组的处理方法</w:t>
        </w:r>
        <w:r w:rsidR="00966916">
          <w:rPr>
            <w:noProof/>
            <w:webHidden/>
          </w:rPr>
          <w:tab/>
        </w:r>
        <w:r w:rsidR="00966916">
          <w:rPr>
            <w:noProof/>
            <w:webHidden/>
          </w:rPr>
          <w:fldChar w:fldCharType="begin"/>
        </w:r>
        <w:r w:rsidR="00966916">
          <w:rPr>
            <w:noProof/>
            <w:webHidden/>
          </w:rPr>
          <w:instrText xml:space="preserve"> PAGEREF _Toc318805895 \h </w:instrText>
        </w:r>
        <w:r w:rsidR="00966916">
          <w:rPr>
            <w:noProof/>
            <w:webHidden/>
          </w:rPr>
        </w:r>
        <w:r w:rsidR="00966916">
          <w:rPr>
            <w:noProof/>
            <w:webHidden/>
          </w:rPr>
          <w:fldChar w:fldCharType="separate"/>
        </w:r>
        <w:r w:rsidR="007C4900">
          <w:rPr>
            <w:noProof/>
            <w:webHidden/>
          </w:rPr>
          <w:t>12</w:t>
        </w:r>
        <w:r w:rsidR="00966916">
          <w:rPr>
            <w:noProof/>
            <w:webHidden/>
          </w:rPr>
          <w:fldChar w:fldCharType="end"/>
        </w:r>
      </w:hyperlink>
    </w:p>
    <w:p w:rsidR="00966916" w:rsidRDefault="00C54B88">
      <w:pPr>
        <w:pStyle w:val="31"/>
        <w:tabs>
          <w:tab w:val="left" w:pos="1680"/>
          <w:tab w:val="right" w:leader="dot" w:pos="8296"/>
        </w:tabs>
        <w:rPr>
          <w:noProof/>
        </w:rPr>
      </w:pPr>
      <w:hyperlink w:anchor="_Toc318805896" w:history="1">
        <w:r w:rsidR="00966916" w:rsidRPr="00CC1315">
          <w:rPr>
            <w:rStyle w:val="a3"/>
            <w:noProof/>
          </w:rPr>
          <w:t>2.3.3</w:t>
        </w:r>
        <w:r w:rsidR="00966916">
          <w:rPr>
            <w:noProof/>
          </w:rPr>
          <w:tab/>
        </w:r>
        <w:r w:rsidR="00966916" w:rsidRPr="00CC1315">
          <w:rPr>
            <w:rStyle w:val="a3"/>
            <w:rFonts w:hint="eastAsia"/>
            <w:noProof/>
          </w:rPr>
          <w:t>结论</w:t>
        </w:r>
        <w:r w:rsidR="00966916">
          <w:rPr>
            <w:noProof/>
            <w:webHidden/>
          </w:rPr>
          <w:tab/>
        </w:r>
        <w:r w:rsidR="00966916">
          <w:rPr>
            <w:noProof/>
            <w:webHidden/>
          </w:rPr>
          <w:fldChar w:fldCharType="begin"/>
        </w:r>
        <w:r w:rsidR="00966916">
          <w:rPr>
            <w:noProof/>
            <w:webHidden/>
          </w:rPr>
          <w:instrText xml:space="preserve"> PAGEREF _Toc318805896 \h </w:instrText>
        </w:r>
        <w:r w:rsidR="00966916">
          <w:rPr>
            <w:noProof/>
            <w:webHidden/>
          </w:rPr>
        </w:r>
        <w:r w:rsidR="00966916">
          <w:rPr>
            <w:noProof/>
            <w:webHidden/>
          </w:rPr>
          <w:fldChar w:fldCharType="separate"/>
        </w:r>
        <w:r w:rsidR="007C4900">
          <w:rPr>
            <w:noProof/>
            <w:webHidden/>
          </w:rPr>
          <w:t>13</w:t>
        </w:r>
        <w:r w:rsidR="00966916">
          <w:rPr>
            <w:noProof/>
            <w:webHidden/>
          </w:rPr>
          <w:fldChar w:fldCharType="end"/>
        </w:r>
      </w:hyperlink>
    </w:p>
    <w:p w:rsidR="00966916" w:rsidRDefault="00C54B88">
      <w:pPr>
        <w:pStyle w:val="11"/>
        <w:tabs>
          <w:tab w:val="left" w:pos="1260"/>
          <w:tab w:val="right" w:leader="dot" w:pos="8296"/>
        </w:tabs>
        <w:rPr>
          <w:noProof/>
        </w:rPr>
      </w:pPr>
      <w:hyperlink w:anchor="_Toc318805897" w:history="1">
        <w:r w:rsidR="00966916" w:rsidRPr="00CC1315">
          <w:rPr>
            <w:rStyle w:val="a3"/>
            <w:rFonts w:hint="eastAsia"/>
            <w:noProof/>
          </w:rPr>
          <w:t>第三章</w:t>
        </w:r>
        <w:r w:rsidR="00966916">
          <w:rPr>
            <w:noProof/>
          </w:rPr>
          <w:tab/>
        </w:r>
        <w:r w:rsidR="00966916" w:rsidRPr="00CC1315">
          <w:rPr>
            <w:rStyle w:val="a3"/>
            <w:rFonts w:hint="eastAsia"/>
            <w:noProof/>
          </w:rPr>
          <w:t>循环不变式生成技术研究</w:t>
        </w:r>
        <w:r w:rsidR="00966916">
          <w:rPr>
            <w:noProof/>
            <w:webHidden/>
          </w:rPr>
          <w:tab/>
        </w:r>
        <w:r w:rsidR="00966916">
          <w:rPr>
            <w:noProof/>
            <w:webHidden/>
          </w:rPr>
          <w:fldChar w:fldCharType="begin"/>
        </w:r>
        <w:r w:rsidR="00966916">
          <w:rPr>
            <w:noProof/>
            <w:webHidden/>
          </w:rPr>
          <w:instrText xml:space="preserve"> PAGEREF _Toc318805897 \h </w:instrText>
        </w:r>
        <w:r w:rsidR="00966916">
          <w:rPr>
            <w:noProof/>
            <w:webHidden/>
          </w:rPr>
        </w:r>
        <w:r w:rsidR="00966916">
          <w:rPr>
            <w:noProof/>
            <w:webHidden/>
          </w:rPr>
          <w:fldChar w:fldCharType="separate"/>
        </w:r>
        <w:r w:rsidR="007C4900">
          <w:rPr>
            <w:noProof/>
            <w:webHidden/>
          </w:rPr>
          <w:t>14</w:t>
        </w:r>
        <w:r w:rsidR="00966916">
          <w:rPr>
            <w:noProof/>
            <w:webHidden/>
          </w:rPr>
          <w:fldChar w:fldCharType="end"/>
        </w:r>
      </w:hyperlink>
    </w:p>
    <w:p w:rsidR="00966916" w:rsidRDefault="00C54B88">
      <w:pPr>
        <w:pStyle w:val="11"/>
        <w:tabs>
          <w:tab w:val="left" w:pos="1260"/>
          <w:tab w:val="right" w:leader="dot" w:pos="8296"/>
        </w:tabs>
        <w:rPr>
          <w:noProof/>
        </w:rPr>
      </w:pPr>
      <w:hyperlink w:anchor="_Toc318805898" w:history="1">
        <w:r w:rsidR="00966916" w:rsidRPr="00CC1315">
          <w:rPr>
            <w:rStyle w:val="a3"/>
            <w:rFonts w:hint="eastAsia"/>
            <w:noProof/>
          </w:rPr>
          <w:t>第四章</w:t>
        </w:r>
        <w:r w:rsidR="00966916">
          <w:rPr>
            <w:noProof/>
          </w:rPr>
          <w:tab/>
        </w:r>
        <w:r w:rsidR="00966916" w:rsidRPr="00CC1315">
          <w:rPr>
            <w:rStyle w:val="a3"/>
            <w:rFonts w:hint="eastAsia"/>
            <w:noProof/>
          </w:rPr>
          <w:t>循环不变式生成技术改进</w:t>
        </w:r>
        <w:r w:rsidR="00966916">
          <w:rPr>
            <w:noProof/>
            <w:webHidden/>
          </w:rPr>
          <w:tab/>
        </w:r>
        <w:r w:rsidR="00966916">
          <w:rPr>
            <w:noProof/>
            <w:webHidden/>
          </w:rPr>
          <w:fldChar w:fldCharType="begin"/>
        </w:r>
        <w:r w:rsidR="00966916">
          <w:rPr>
            <w:noProof/>
            <w:webHidden/>
          </w:rPr>
          <w:instrText xml:space="preserve"> PAGEREF _Toc318805898 \h </w:instrText>
        </w:r>
        <w:r w:rsidR="00966916">
          <w:rPr>
            <w:noProof/>
            <w:webHidden/>
          </w:rPr>
        </w:r>
        <w:r w:rsidR="00966916">
          <w:rPr>
            <w:noProof/>
            <w:webHidden/>
          </w:rPr>
          <w:fldChar w:fldCharType="separate"/>
        </w:r>
        <w:r w:rsidR="007C4900">
          <w:rPr>
            <w:noProof/>
            <w:webHidden/>
          </w:rPr>
          <w:t>18</w:t>
        </w:r>
        <w:r w:rsidR="00966916">
          <w:rPr>
            <w:noProof/>
            <w:webHidden/>
          </w:rPr>
          <w:fldChar w:fldCharType="end"/>
        </w:r>
      </w:hyperlink>
    </w:p>
    <w:p w:rsidR="00966916" w:rsidRDefault="00C54B88">
      <w:pPr>
        <w:pStyle w:val="11"/>
        <w:tabs>
          <w:tab w:val="left" w:pos="1260"/>
          <w:tab w:val="right" w:leader="dot" w:pos="8296"/>
        </w:tabs>
        <w:rPr>
          <w:noProof/>
        </w:rPr>
      </w:pPr>
      <w:hyperlink w:anchor="_Toc318805899" w:history="1">
        <w:r w:rsidR="00966916" w:rsidRPr="00CC1315">
          <w:rPr>
            <w:rStyle w:val="a3"/>
            <w:rFonts w:hint="eastAsia"/>
            <w:noProof/>
          </w:rPr>
          <w:t>第五章</w:t>
        </w:r>
        <w:r w:rsidR="00966916">
          <w:rPr>
            <w:noProof/>
          </w:rPr>
          <w:tab/>
        </w:r>
        <w:r w:rsidR="00966916" w:rsidRPr="00CC1315">
          <w:rPr>
            <w:rStyle w:val="a3"/>
            <w:noProof/>
          </w:rPr>
          <w:t>loopInv</w:t>
        </w:r>
        <w:r w:rsidR="00966916" w:rsidRPr="00CC1315">
          <w:rPr>
            <w:rStyle w:val="a3"/>
            <w:rFonts w:hint="eastAsia"/>
            <w:noProof/>
          </w:rPr>
          <w:t>插件的设计与实现</w:t>
        </w:r>
        <w:r w:rsidR="00966916">
          <w:rPr>
            <w:noProof/>
            <w:webHidden/>
          </w:rPr>
          <w:tab/>
        </w:r>
        <w:r w:rsidR="00966916">
          <w:rPr>
            <w:noProof/>
            <w:webHidden/>
          </w:rPr>
          <w:fldChar w:fldCharType="begin"/>
        </w:r>
        <w:r w:rsidR="00966916">
          <w:rPr>
            <w:noProof/>
            <w:webHidden/>
          </w:rPr>
          <w:instrText xml:space="preserve"> PAGEREF _Toc318805899 \h </w:instrText>
        </w:r>
        <w:r w:rsidR="00966916">
          <w:rPr>
            <w:noProof/>
            <w:webHidden/>
          </w:rPr>
        </w:r>
        <w:r w:rsidR="00966916">
          <w:rPr>
            <w:noProof/>
            <w:webHidden/>
          </w:rPr>
          <w:fldChar w:fldCharType="separate"/>
        </w:r>
        <w:r w:rsidR="007C4900">
          <w:rPr>
            <w:noProof/>
            <w:webHidden/>
          </w:rPr>
          <w:t>19</w:t>
        </w:r>
        <w:r w:rsidR="00966916">
          <w:rPr>
            <w:noProof/>
            <w:webHidden/>
          </w:rPr>
          <w:fldChar w:fldCharType="end"/>
        </w:r>
      </w:hyperlink>
    </w:p>
    <w:p w:rsidR="00966916" w:rsidRDefault="00C54B88">
      <w:pPr>
        <w:pStyle w:val="11"/>
        <w:tabs>
          <w:tab w:val="left" w:pos="1260"/>
          <w:tab w:val="right" w:leader="dot" w:pos="8296"/>
        </w:tabs>
        <w:rPr>
          <w:noProof/>
        </w:rPr>
      </w:pPr>
      <w:hyperlink w:anchor="_Toc318805900" w:history="1">
        <w:r w:rsidR="00966916" w:rsidRPr="00CC1315">
          <w:rPr>
            <w:rStyle w:val="a3"/>
            <w:rFonts w:hint="eastAsia"/>
            <w:noProof/>
          </w:rPr>
          <w:t>第六章</w:t>
        </w:r>
        <w:r w:rsidR="00966916">
          <w:rPr>
            <w:noProof/>
          </w:rPr>
          <w:tab/>
        </w:r>
        <w:r w:rsidR="00966916" w:rsidRPr="00CC1315">
          <w:rPr>
            <w:rStyle w:val="a3"/>
            <w:rFonts w:hint="eastAsia"/>
            <w:noProof/>
          </w:rPr>
          <w:t>实验过程与结果</w:t>
        </w:r>
        <w:r w:rsidR="00966916">
          <w:rPr>
            <w:noProof/>
            <w:webHidden/>
          </w:rPr>
          <w:tab/>
        </w:r>
        <w:r w:rsidR="00966916">
          <w:rPr>
            <w:noProof/>
            <w:webHidden/>
          </w:rPr>
          <w:fldChar w:fldCharType="begin"/>
        </w:r>
        <w:r w:rsidR="00966916">
          <w:rPr>
            <w:noProof/>
            <w:webHidden/>
          </w:rPr>
          <w:instrText xml:space="preserve"> PAGEREF _Toc318805900 \h </w:instrText>
        </w:r>
        <w:r w:rsidR="00966916">
          <w:rPr>
            <w:noProof/>
            <w:webHidden/>
          </w:rPr>
        </w:r>
        <w:r w:rsidR="00966916">
          <w:rPr>
            <w:noProof/>
            <w:webHidden/>
          </w:rPr>
          <w:fldChar w:fldCharType="separate"/>
        </w:r>
        <w:r w:rsidR="007C4900">
          <w:rPr>
            <w:noProof/>
            <w:webHidden/>
          </w:rPr>
          <w:t>22</w:t>
        </w:r>
        <w:r w:rsidR="00966916">
          <w:rPr>
            <w:noProof/>
            <w:webHidden/>
          </w:rPr>
          <w:fldChar w:fldCharType="end"/>
        </w:r>
      </w:hyperlink>
    </w:p>
    <w:p w:rsidR="00966916" w:rsidRDefault="00C54B88">
      <w:pPr>
        <w:pStyle w:val="11"/>
        <w:tabs>
          <w:tab w:val="left" w:pos="1260"/>
          <w:tab w:val="right" w:leader="dot" w:pos="8296"/>
        </w:tabs>
        <w:rPr>
          <w:noProof/>
        </w:rPr>
      </w:pPr>
      <w:hyperlink w:anchor="_Toc318805901" w:history="1">
        <w:r w:rsidR="00966916" w:rsidRPr="00CC1315">
          <w:rPr>
            <w:rStyle w:val="a3"/>
            <w:rFonts w:hint="eastAsia"/>
            <w:noProof/>
          </w:rPr>
          <w:t>第七章</w:t>
        </w:r>
        <w:r w:rsidR="00966916">
          <w:rPr>
            <w:noProof/>
          </w:rPr>
          <w:tab/>
        </w:r>
        <w:r w:rsidR="00966916" w:rsidRPr="00CC1315">
          <w:rPr>
            <w:rStyle w:val="a3"/>
            <w:rFonts w:hint="eastAsia"/>
            <w:noProof/>
          </w:rPr>
          <w:t>结论与展望</w:t>
        </w:r>
        <w:r w:rsidR="00966916">
          <w:rPr>
            <w:noProof/>
            <w:webHidden/>
          </w:rPr>
          <w:tab/>
        </w:r>
        <w:r w:rsidR="00966916">
          <w:rPr>
            <w:noProof/>
            <w:webHidden/>
          </w:rPr>
          <w:fldChar w:fldCharType="begin"/>
        </w:r>
        <w:r w:rsidR="00966916">
          <w:rPr>
            <w:noProof/>
            <w:webHidden/>
          </w:rPr>
          <w:instrText xml:space="preserve"> PAGEREF _Toc318805901 \h </w:instrText>
        </w:r>
        <w:r w:rsidR="00966916">
          <w:rPr>
            <w:noProof/>
            <w:webHidden/>
          </w:rPr>
        </w:r>
        <w:r w:rsidR="00966916">
          <w:rPr>
            <w:noProof/>
            <w:webHidden/>
          </w:rPr>
          <w:fldChar w:fldCharType="separate"/>
        </w:r>
        <w:r w:rsidR="007C4900">
          <w:rPr>
            <w:noProof/>
            <w:webHidden/>
          </w:rPr>
          <w:t>23</w:t>
        </w:r>
        <w:r w:rsidR="00966916">
          <w:rPr>
            <w:noProof/>
            <w:webHidden/>
          </w:rPr>
          <w:fldChar w:fldCharType="end"/>
        </w:r>
      </w:hyperlink>
    </w:p>
    <w:p w:rsidR="00966916" w:rsidRDefault="00C54B88">
      <w:pPr>
        <w:pStyle w:val="11"/>
        <w:tabs>
          <w:tab w:val="right" w:leader="dot" w:pos="8296"/>
        </w:tabs>
        <w:rPr>
          <w:noProof/>
        </w:rPr>
      </w:pPr>
      <w:hyperlink w:anchor="_Toc318805902" w:history="1">
        <w:r w:rsidR="00966916" w:rsidRPr="00CC1315">
          <w:rPr>
            <w:rStyle w:val="a3"/>
            <w:rFonts w:hint="eastAsia"/>
            <w:noProof/>
          </w:rPr>
          <w:t>参考文献</w:t>
        </w:r>
        <w:r w:rsidR="00966916">
          <w:rPr>
            <w:noProof/>
            <w:webHidden/>
          </w:rPr>
          <w:tab/>
        </w:r>
        <w:r w:rsidR="00966916">
          <w:rPr>
            <w:noProof/>
            <w:webHidden/>
          </w:rPr>
          <w:fldChar w:fldCharType="begin"/>
        </w:r>
        <w:r w:rsidR="00966916">
          <w:rPr>
            <w:noProof/>
            <w:webHidden/>
          </w:rPr>
          <w:instrText xml:space="preserve"> PAGEREF _Toc318805902 \h </w:instrText>
        </w:r>
        <w:r w:rsidR="00966916">
          <w:rPr>
            <w:noProof/>
            <w:webHidden/>
          </w:rPr>
        </w:r>
        <w:r w:rsidR="00966916">
          <w:rPr>
            <w:noProof/>
            <w:webHidden/>
          </w:rPr>
          <w:fldChar w:fldCharType="separate"/>
        </w:r>
        <w:r w:rsidR="007C4900">
          <w:rPr>
            <w:noProof/>
            <w:webHidden/>
          </w:rPr>
          <w:t>24</w:t>
        </w:r>
        <w:r w:rsidR="00966916">
          <w:rPr>
            <w:noProof/>
            <w:webHidden/>
          </w:rPr>
          <w:fldChar w:fldCharType="end"/>
        </w:r>
      </w:hyperlink>
    </w:p>
    <w:p w:rsidR="00966916" w:rsidRDefault="00C54B88">
      <w:pPr>
        <w:pStyle w:val="11"/>
        <w:tabs>
          <w:tab w:val="right" w:leader="dot" w:pos="8296"/>
        </w:tabs>
        <w:rPr>
          <w:noProof/>
        </w:rPr>
      </w:pPr>
      <w:hyperlink w:anchor="_Toc318805903" w:history="1">
        <w:r w:rsidR="00966916" w:rsidRPr="00CC1315">
          <w:rPr>
            <w:rStyle w:val="a3"/>
            <w:rFonts w:hint="eastAsia"/>
            <w:noProof/>
          </w:rPr>
          <w:t>攻读硕士学位期间参与的科研项目</w:t>
        </w:r>
        <w:r w:rsidR="00966916">
          <w:rPr>
            <w:noProof/>
            <w:webHidden/>
          </w:rPr>
          <w:tab/>
        </w:r>
        <w:r w:rsidR="00966916">
          <w:rPr>
            <w:noProof/>
            <w:webHidden/>
          </w:rPr>
          <w:fldChar w:fldCharType="begin"/>
        </w:r>
        <w:r w:rsidR="00966916">
          <w:rPr>
            <w:noProof/>
            <w:webHidden/>
          </w:rPr>
          <w:instrText xml:space="preserve"> PAGEREF _Toc318805903 \h </w:instrText>
        </w:r>
        <w:r w:rsidR="00966916">
          <w:rPr>
            <w:noProof/>
            <w:webHidden/>
          </w:rPr>
        </w:r>
        <w:r w:rsidR="00966916">
          <w:rPr>
            <w:noProof/>
            <w:webHidden/>
          </w:rPr>
          <w:fldChar w:fldCharType="separate"/>
        </w:r>
        <w:r w:rsidR="007C4900">
          <w:rPr>
            <w:noProof/>
            <w:webHidden/>
          </w:rPr>
          <w:t>29</w:t>
        </w:r>
        <w:r w:rsidR="00966916">
          <w:rPr>
            <w:noProof/>
            <w:webHidden/>
          </w:rPr>
          <w:fldChar w:fldCharType="end"/>
        </w:r>
      </w:hyperlink>
    </w:p>
    <w:p w:rsidR="00966916" w:rsidRDefault="00C54B88">
      <w:pPr>
        <w:pStyle w:val="11"/>
        <w:tabs>
          <w:tab w:val="right" w:leader="dot" w:pos="8296"/>
        </w:tabs>
        <w:rPr>
          <w:noProof/>
        </w:rPr>
      </w:pPr>
      <w:hyperlink w:anchor="_Toc318805904" w:history="1">
        <w:r w:rsidR="00966916" w:rsidRPr="00CC1315">
          <w:rPr>
            <w:rStyle w:val="a3"/>
            <w:rFonts w:hint="eastAsia"/>
            <w:noProof/>
          </w:rPr>
          <w:t>攻读硕士学位期间完成的论文</w:t>
        </w:r>
        <w:r w:rsidR="00966916">
          <w:rPr>
            <w:noProof/>
            <w:webHidden/>
          </w:rPr>
          <w:tab/>
        </w:r>
        <w:r w:rsidR="00966916">
          <w:rPr>
            <w:noProof/>
            <w:webHidden/>
          </w:rPr>
          <w:fldChar w:fldCharType="begin"/>
        </w:r>
        <w:r w:rsidR="00966916">
          <w:rPr>
            <w:noProof/>
            <w:webHidden/>
          </w:rPr>
          <w:instrText xml:space="preserve"> PAGEREF _Toc318805904 \h </w:instrText>
        </w:r>
        <w:r w:rsidR="00966916">
          <w:rPr>
            <w:noProof/>
            <w:webHidden/>
          </w:rPr>
        </w:r>
        <w:r w:rsidR="00966916">
          <w:rPr>
            <w:noProof/>
            <w:webHidden/>
          </w:rPr>
          <w:fldChar w:fldCharType="separate"/>
        </w:r>
        <w:r w:rsidR="007C4900">
          <w:rPr>
            <w:noProof/>
            <w:webHidden/>
          </w:rPr>
          <w:t>29</w:t>
        </w:r>
        <w:r w:rsidR="00966916">
          <w:rPr>
            <w:noProof/>
            <w:webHidden/>
          </w:rPr>
          <w:fldChar w:fldCharType="end"/>
        </w:r>
      </w:hyperlink>
    </w:p>
    <w:p w:rsidR="00966916" w:rsidRDefault="00C54B88">
      <w:pPr>
        <w:pStyle w:val="11"/>
        <w:tabs>
          <w:tab w:val="right" w:leader="dot" w:pos="8296"/>
        </w:tabs>
        <w:rPr>
          <w:noProof/>
        </w:rPr>
      </w:pPr>
      <w:hyperlink w:anchor="_Toc318805905" w:history="1">
        <w:r w:rsidR="00966916" w:rsidRPr="00CC1315">
          <w:rPr>
            <w:rStyle w:val="a3"/>
            <w:rFonts w:hint="eastAsia"/>
            <w:noProof/>
          </w:rPr>
          <w:t>致谢</w:t>
        </w:r>
        <w:r w:rsidR="00966916">
          <w:rPr>
            <w:noProof/>
            <w:webHidden/>
          </w:rPr>
          <w:tab/>
        </w:r>
        <w:r w:rsidR="00966916">
          <w:rPr>
            <w:noProof/>
            <w:webHidden/>
          </w:rPr>
          <w:fldChar w:fldCharType="begin"/>
        </w:r>
        <w:r w:rsidR="00966916">
          <w:rPr>
            <w:noProof/>
            <w:webHidden/>
          </w:rPr>
          <w:instrText xml:space="preserve"> PAGEREF _Toc318805905 \h </w:instrText>
        </w:r>
        <w:r w:rsidR="00966916">
          <w:rPr>
            <w:noProof/>
            <w:webHidden/>
          </w:rPr>
        </w:r>
        <w:r w:rsidR="00966916">
          <w:rPr>
            <w:noProof/>
            <w:webHidden/>
          </w:rPr>
          <w:fldChar w:fldCharType="separate"/>
        </w:r>
        <w:r w:rsidR="007C4900">
          <w:rPr>
            <w:noProof/>
            <w:webHidden/>
          </w:rPr>
          <w:t>30</w:t>
        </w:r>
        <w:r w:rsidR="00966916">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805881"/>
      <w:r>
        <w:rPr>
          <w:rFonts w:hint="eastAsia"/>
        </w:rPr>
        <w:lastRenderedPageBreak/>
        <w:t>图片目录</w:t>
      </w:r>
      <w:bookmarkEnd w:id="10"/>
    </w:p>
    <w:p w:rsidR="00561850" w:rsidRDefault="002F31E2" w:rsidP="00561850">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893262" w:history="1">
        <w:r w:rsidR="00561850" w:rsidRPr="00E10531">
          <w:rPr>
            <w:rStyle w:val="a3"/>
            <w:rFonts w:hint="eastAsia"/>
            <w:b/>
            <w:noProof/>
          </w:rPr>
          <w:t>图</w:t>
        </w:r>
        <w:r w:rsidR="00561850" w:rsidRPr="00E10531">
          <w:rPr>
            <w:rStyle w:val="a3"/>
            <w:b/>
            <w:noProof/>
          </w:rPr>
          <w:t xml:space="preserve"> </w:t>
        </w:r>
        <w:r w:rsidR="00561850" w:rsidRPr="00E10531">
          <w:rPr>
            <w:rStyle w:val="a3"/>
            <w:rFonts w:hint="eastAsia"/>
            <w:b/>
            <w:noProof/>
          </w:rPr>
          <w:t>一</w:t>
        </w:r>
        <w:r w:rsidR="00561850" w:rsidRPr="00E10531">
          <w:rPr>
            <w:rStyle w:val="a3"/>
            <w:b/>
            <w:noProof/>
          </w:rPr>
          <w:noBreakHyphen/>
          <w:t>1 CVE</w:t>
        </w:r>
        <w:r w:rsidR="00561850" w:rsidRPr="00E10531">
          <w:rPr>
            <w:rStyle w:val="a3"/>
            <w:rFonts w:hint="eastAsia"/>
            <w:b/>
            <w:noProof/>
          </w:rPr>
          <w:t>数据库近</w:t>
        </w:r>
        <w:r w:rsidR="00561850" w:rsidRPr="00E10531">
          <w:rPr>
            <w:rStyle w:val="a3"/>
            <w:b/>
            <w:noProof/>
          </w:rPr>
          <w:t>10</w:t>
        </w:r>
        <w:r w:rsidR="00561850" w:rsidRPr="00E10531">
          <w:rPr>
            <w:rStyle w:val="a3"/>
            <w:rFonts w:hint="eastAsia"/>
            <w:b/>
            <w:noProof/>
          </w:rPr>
          <w:t>年来的脆弱性数量统计</w:t>
        </w:r>
        <w:r w:rsidR="00561850">
          <w:rPr>
            <w:noProof/>
            <w:webHidden/>
          </w:rPr>
          <w:tab/>
        </w:r>
        <w:r w:rsidR="00561850">
          <w:rPr>
            <w:noProof/>
            <w:webHidden/>
          </w:rPr>
          <w:fldChar w:fldCharType="begin"/>
        </w:r>
        <w:r w:rsidR="00561850">
          <w:rPr>
            <w:noProof/>
            <w:webHidden/>
          </w:rPr>
          <w:instrText xml:space="preserve"> PAGEREF _Toc318893262 \h </w:instrText>
        </w:r>
        <w:r w:rsidR="00561850">
          <w:rPr>
            <w:noProof/>
            <w:webHidden/>
          </w:rPr>
        </w:r>
        <w:r w:rsidR="00561850">
          <w:rPr>
            <w:noProof/>
            <w:webHidden/>
          </w:rPr>
          <w:fldChar w:fldCharType="separate"/>
        </w:r>
        <w:r w:rsidR="007C4900">
          <w:rPr>
            <w:noProof/>
            <w:webHidden/>
          </w:rPr>
          <w:t>1</w:t>
        </w:r>
        <w:r w:rsidR="00561850">
          <w:rPr>
            <w:noProof/>
            <w:webHidden/>
          </w:rPr>
          <w:fldChar w:fldCharType="end"/>
        </w:r>
      </w:hyperlink>
    </w:p>
    <w:p w:rsidR="00561850" w:rsidRDefault="00C54B88" w:rsidP="00561850">
      <w:pPr>
        <w:pStyle w:val="ac"/>
        <w:tabs>
          <w:tab w:val="right" w:leader="dot" w:pos="8296"/>
        </w:tabs>
        <w:ind w:left="840" w:hanging="420"/>
        <w:rPr>
          <w:noProof/>
        </w:rPr>
      </w:pPr>
      <w:hyperlink w:anchor="_Toc318893263"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1 CFG</w:t>
        </w:r>
        <w:r w:rsidR="00561850" w:rsidRPr="00E10531">
          <w:rPr>
            <w:rStyle w:val="a3"/>
            <w:rFonts w:hint="eastAsia"/>
            <w:b/>
            <w:noProof/>
          </w:rPr>
          <w:t>示例程序</w:t>
        </w:r>
        <w:r w:rsidR="00561850">
          <w:rPr>
            <w:noProof/>
            <w:webHidden/>
          </w:rPr>
          <w:tab/>
        </w:r>
        <w:r w:rsidR="00561850">
          <w:rPr>
            <w:noProof/>
            <w:webHidden/>
          </w:rPr>
          <w:fldChar w:fldCharType="begin"/>
        </w:r>
        <w:r w:rsidR="00561850">
          <w:rPr>
            <w:noProof/>
            <w:webHidden/>
          </w:rPr>
          <w:instrText xml:space="preserve"> PAGEREF _Toc318893263 \h </w:instrText>
        </w:r>
        <w:r w:rsidR="00561850">
          <w:rPr>
            <w:noProof/>
            <w:webHidden/>
          </w:rPr>
        </w:r>
        <w:r w:rsidR="00561850">
          <w:rPr>
            <w:noProof/>
            <w:webHidden/>
          </w:rPr>
          <w:fldChar w:fldCharType="separate"/>
        </w:r>
        <w:r w:rsidR="007C4900">
          <w:rPr>
            <w:noProof/>
            <w:webHidden/>
          </w:rPr>
          <w:t>4</w:t>
        </w:r>
        <w:r w:rsidR="00561850">
          <w:rPr>
            <w:noProof/>
            <w:webHidden/>
          </w:rPr>
          <w:fldChar w:fldCharType="end"/>
        </w:r>
      </w:hyperlink>
    </w:p>
    <w:p w:rsidR="00561850" w:rsidRDefault="00C54B88" w:rsidP="00561850">
      <w:pPr>
        <w:pStyle w:val="ac"/>
        <w:tabs>
          <w:tab w:val="right" w:leader="dot" w:pos="8296"/>
        </w:tabs>
        <w:ind w:left="840" w:hanging="420"/>
        <w:rPr>
          <w:noProof/>
        </w:rPr>
      </w:pPr>
      <w:hyperlink w:anchor="_Toc318893264"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 xml:space="preserve">2 </w:t>
        </w:r>
        <w:r w:rsidR="00561850" w:rsidRPr="00E10531">
          <w:rPr>
            <w:rStyle w:val="a3"/>
            <w:rFonts w:hint="eastAsia"/>
            <w:b/>
            <w:noProof/>
          </w:rPr>
          <w:t>示例程序对应的控制流图</w:t>
        </w:r>
        <w:r w:rsidR="00561850">
          <w:rPr>
            <w:noProof/>
            <w:webHidden/>
          </w:rPr>
          <w:tab/>
        </w:r>
        <w:r w:rsidR="00561850">
          <w:rPr>
            <w:noProof/>
            <w:webHidden/>
          </w:rPr>
          <w:fldChar w:fldCharType="begin"/>
        </w:r>
        <w:r w:rsidR="00561850">
          <w:rPr>
            <w:noProof/>
            <w:webHidden/>
          </w:rPr>
          <w:instrText xml:space="preserve"> PAGEREF _Toc318893264 \h </w:instrText>
        </w:r>
        <w:r w:rsidR="00561850">
          <w:rPr>
            <w:noProof/>
            <w:webHidden/>
          </w:rPr>
        </w:r>
        <w:r w:rsidR="00561850">
          <w:rPr>
            <w:noProof/>
            <w:webHidden/>
          </w:rPr>
          <w:fldChar w:fldCharType="separate"/>
        </w:r>
        <w:r w:rsidR="007C4900">
          <w:rPr>
            <w:noProof/>
            <w:webHidden/>
          </w:rPr>
          <w:t>5</w:t>
        </w:r>
        <w:r w:rsidR="00561850">
          <w:rPr>
            <w:noProof/>
            <w:webHidden/>
          </w:rPr>
          <w:fldChar w:fldCharType="end"/>
        </w:r>
      </w:hyperlink>
    </w:p>
    <w:p w:rsidR="00561850" w:rsidRDefault="00C54B88" w:rsidP="00561850">
      <w:pPr>
        <w:pStyle w:val="ac"/>
        <w:tabs>
          <w:tab w:val="right" w:leader="dot" w:pos="8296"/>
        </w:tabs>
        <w:ind w:left="840" w:hanging="420"/>
        <w:rPr>
          <w:noProof/>
        </w:rPr>
      </w:pPr>
      <w:hyperlink w:anchor="_Toc318893265" w:history="1">
        <w:r w:rsidR="00561850" w:rsidRPr="00E10531">
          <w:rPr>
            <w:rStyle w:val="a3"/>
            <w:rFonts w:hint="eastAsia"/>
            <w:b/>
            <w:noProof/>
          </w:rPr>
          <w:t>图</w:t>
        </w:r>
        <w:r w:rsidR="00561850" w:rsidRPr="00E10531">
          <w:rPr>
            <w:rStyle w:val="a3"/>
            <w:b/>
            <w:noProof/>
          </w:rPr>
          <w:t xml:space="preserve"> 5 </w:t>
        </w:r>
        <w:r w:rsidR="00561850" w:rsidRPr="00E10531">
          <w:rPr>
            <w:rStyle w:val="a3"/>
            <w:b/>
            <w:noProof/>
          </w:rPr>
          <w:noBreakHyphen/>
          <w:t>1 ACSL</w:t>
        </w:r>
        <w:r w:rsidR="00561850" w:rsidRPr="00E10531">
          <w:rPr>
            <w:rStyle w:val="a3"/>
            <w:rFonts w:hint="eastAsia"/>
            <w:b/>
            <w:noProof/>
          </w:rPr>
          <w:t>使用示例</w:t>
        </w:r>
        <w:r w:rsidR="00561850">
          <w:rPr>
            <w:noProof/>
            <w:webHidden/>
          </w:rPr>
          <w:tab/>
        </w:r>
        <w:r w:rsidR="00561850">
          <w:rPr>
            <w:noProof/>
            <w:webHidden/>
          </w:rPr>
          <w:fldChar w:fldCharType="begin"/>
        </w:r>
        <w:r w:rsidR="00561850">
          <w:rPr>
            <w:noProof/>
            <w:webHidden/>
          </w:rPr>
          <w:instrText xml:space="preserve"> PAGEREF _Toc318893265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C54B88" w:rsidP="00561850">
      <w:pPr>
        <w:pStyle w:val="ac"/>
        <w:tabs>
          <w:tab w:val="right" w:leader="dot" w:pos="8296"/>
        </w:tabs>
        <w:ind w:left="840" w:hanging="420"/>
        <w:rPr>
          <w:noProof/>
        </w:rPr>
      </w:pPr>
      <w:hyperlink w:anchor="_Toc318893266" w:history="1">
        <w:r w:rsidR="00561850" w:rsidRPr="00E10531">
          <w:rPr>
            <w:rStyle w:val="a3"/>
            <w:rFonts w:ascii="Arial" w:hAnsi="Arial" w:cs="Arial" w:hint="eastAsia"/>
            <w:b/>
            <w:noProof/>
          </w:rPr>
          <w:t>图</w:t>
        </w:r>
        <w:r w:rsidR="00561850" w:rsidRPr="00E10531">
          <w:rPr>
            <w:rStyle w:val="a3"/>
            <w:rFonts w:ascii="Arial" w:hAnsi="Arial" w:cs="Arial"/>
            <w:b/>
            <w:noProof/>
          </w:rPr>
          <w:t xml:space="preserve"> 5</w:t>
        </w:r>
        <w:r w:rsidR="00561850" w:rsidRPr="00E10531">
          <w:rPr>
            <w:rStyle w:val="a3"/>
            <w:rFonts w:ascii="Arial" w:hAnsi="Arial" w:cs="Arial"/>
            <w:b/>
            <w:noProof/>
          </w:rPr>
          <w:noBreakHyphen/>
          <w:t>2 Frama-C</w:t>
        </w:r>
        <w:r w:rsidR="00561850" w:rsidRPr="00E10531">
          <w:rPr>
            <w:rStyle w:val="a3"/>
            <w:rFonts w:ascii="Arial" w:hAnsi="Arial" w:cs="Arial" w:hint="eastAsia"/>
            <w:b/>
            <w:noProof/>
          </w:rPr>
          <w:t>结构图</w:t>
        </w:r>
        <w:r w:rsidR="00561850">
          <w:rPr>
            <w:noProof/>
            <w:webHidden/>
          </w:rPr>
          <w:tab/>
        </w:r>
        <w:r w:rsidR="00561850">
          <w:rPr>
            <w:noProof/>
            <w:webHidden/>
          </w:rPr>
          <w:fldChar w:fldCharType="begin"/>
        </w:r>
        <w:r w:rsidR="00561850">
          <w:rPr>
            <w:noProof/>
            <w:webHidden/>
          </w:rPr>
          <w:instrText xml:space="preserve"> PAGEREF _Toc318893266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C54B88" w:rsidP="00561850">
      <w:pPr>
        <w:pStyle w:val="ac"/>
        <w:tabs>
          <w:tab w:val="right" w:leader="dot" w:pos="8296"/>
        </w:tabs>
        <w:ind w:left="840" w:hanging="420"/>
        <w:rPr>
          <w:noProof/>
        </w:rPr>
      </w:pPr>
      <w:hyperlink w:anchor="_Toc318893267" w:history="1">
        <w:r w:rsidR="00561850" w:rsidRPr="00E10531">
          <w:rPr>
            <w:rStyle w:val="a3"/>
            <w:rFonts w:hint="eastAsia"/>
            <w:b/>
            <w:noProof/>
          </w:rPr>
          <w:t>图</w:t>
        </w:r>
        <w:r w:rsidR="00561850" w:rsidRPr="00E10531">
          <w:rPr>
            <w:rStyle w:val="a3"/>
            <w:b/>
            <w:noProof/>
          </w:rPr>
          <w:t xml:space="preserve"> 5</w:t>
        </w:r>
        <w:r w:rsidR="00561850" w:rsidRPr="00E10531">
          <w:rPr>
            <w:rStyle w:val="a3"/>
            <w:b/>
            <w:noProof/>
          </w:rPr>
          <w:noBreakHyphen/>
          <w:t>3 APRON</w:t>
        </w:r>
        <w:r w:rsidR="00561850" w:rsidRPr="00E10531">
          <w:rPr>
            <w:rStyle w:val="a3"/>
            <w:rFonts w:hint="eastAsia"/>
            <w:b/>
            <w:noProof/>
          </w:rPr>
          <w:t>的组织结构</w:t>
        </w:r>
        <w:r w:rsidR="00561850">
          <w:rPr>
            <w:noProof/>
            <w:webHidden/>
          </w:rPr>
          <w:tab/>
        </w:r>
        <w:r w:rsidR="00561850">
          <w:rPr>
            <w:noProof/>
            <w:webHidden/>
          </w:rPr>
          <w:fldChar w:fldCharType="begin"/>
        </w:r>
        <w:r w:rsidR="00561850">
          <w:rPr>
            <w:noProof/>
            <w:webHidden/>
          </w:rPr>
          <w:instrText xml:space="preserve"> PAGEREF _Toc318893267 \h </w:instrText>
        </w:r>
        <w:r w:rsidR="00561850">
          <w:rPr>
            <w:noProof/>
            <w:webHidden/>
          </w:rPr>
        </w:r>
        <w:r w:rsidR="00561850">
          <w:rPr>
            <w:noProof/>
            <w:webHidden/>
          </w:rPr>
          <w:fldChar w:fldCharType="separate"/>
        </w:r>
        <w:r w:rsidR="007C4900">
          <w:rPr>
            <w:noProof/>
            <w:webHidden/>
          </w:rPr>
          <w:t>21</w:t>
        </w:r>
        <w:r w:rsidR="00561850">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805882"/>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7C4900">
          <w:rPr>
            <w:noProof/>
            <w:webHidden/>
          </w:rPr>
          <w:t>7</w:t>
        </w:r>
        <w:r w:rsidR="00102FCE">
          <w:rPr>
            <w:noProof/>
            <w:webHidden/>
          </w:rPr>
          <w:fldChar w:fldCharType="end"/>
        </w:r>
      </w:hyperlink>
    </w:p>
    <w:p w:rsidR="00102FCE" w:rsidRDefault="00C54B88" w:rsidP="00102FCE">
      <w:pPr>
        <w:pStyle w:val="ac"/>
        <w:tabs>
          <w:tab w:val="right" w:leader="dot" w:pos="8296"/>
        </w:tabs>
        <w:ind w:left="840" w:hanging="420"/>
        <w:rPr>
          <w:noProof/>
        </w:rPr>
      </w:pPr>
      <w:hyperlink w:anchor="_Toc318920479"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6.</w:t>
        </w:r>
        <w:r w:rsidR="00102FCE" w:rsidRPr="00202DE9">
          <w:rPr>
            <w:rStyle w:val="a3"/>
            <w:rFonts w:ascii="Arial" w:hAnsi="Arial" w:cs="Arial" w:hint="eastAsia"/>
            <w:b/>
            <w:noProof/>
          </w:rPr>
          <w:t>六</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比较</w:t>
        </w:r>
        <w:r w:rsidR="00102FCE">
          <w:rPr>
            <w:noProof/>
            <w:webHidden/>
          </w:rPr>
          <w:tab/>
        </w:r>
        <w:r w:rsidR="00102FCE">
          <w:rPr>
            <w:noProof/>
            <w:webHidden/>
          </w:rPr>
          <w:fldChar w:fldCharType="begin"/>
        </w:r>
        <w:r w:rsidR="00102FCE">
          <w:rPr>
            <w:noProof/>
            <w:webHidden/>
          </w:rPr>
          <w:instrText xml:space="preserve"> PAGEREF _Toc318920479 \h </w:instrText>
        </w:r>
        <w:r w:rsidR="00102FCE">
          <w:rPr>
            <w:noProof/>
            <w:webHidden/>
          </w:rPr>
        </w:r>
        <w:r w:rsidR="00102FCE">
          <w:rPr>
            <w:noProof/>
            <w:webHidden/>
          </w:rPr>
          <w:fldChar w:fldCharType="separate"/>
        </w:r>
        <w:r w:rsidR="007C4900">
          <w:rPr>
            <w:noProof/>
            <w:webHidden/>
          </w:rPr>
          <w:t>22</w:t>
        </w:r>
        <w:r w:rsidR="00102FCE">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FD7722">
      <w:pPr>
        <w:pStyle w:val="10"/>
        <w:numPr>
          <w:ilvl w:val="0"/>
          <w:numId w:val="17"/>
        </w:numPr>
        <w:jc w:val="center"/>
      </w:pPr>
      <w:bookmarkStart w:id="12" w:name="_Toc318805883"/>
      <w:r w:rsidRPr="00254A60">
        <w:rPr>
          <w:rFonts w:hint="eastAsia"/>
        </w:rPr>
        <w:lastRenderedPageBreak/>
        <w:t>引言</w:t>
      </w:r>
      <w:bookmarkEnd w:id="12"/>
    </w:p>
    <w:p w:rsidR="002A2882" w:rsidRPr="00CA4DB1" w:rsidRDefault="002A2882" w:rsidP="001D75DA">
      <w:pPr>
        <w:pStyle w:val="20"/>
        <w:numPr>
          <w:ilvl w:val="0"/>
          <w:numId w:val="15"/>
        </w:numPr>
      </w:pPr>
      <w:bookmarkStart w:id="13" w:name="_Toc318805884"/>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8893262"/>
      <w:r w:rsidRPr="00AD5E8E">
        <w:rPr>
          <w:rFonts w:hint="eastAsia"/>
          <w:b/>
        </w:rPr>
        <w:t>图</w:t>
      </w:r>
      <w:r w:rsidRPr="00AD5E8E">
        <w:rPr>
          <w:rFonts w:hint="eastAsia"/>
          <w:b/>
        </w:rPr>
        <w:t xml:space="preserve"> </w:t>
      </w:r>
      <w:r w:rsidR="00ED378B">
        <w:rPr>
          <w:b/>
        </w:rPr>
        <w:fldChar w:fldCharType="begin"/>
      </w:r>
      <w:r w:rsidR="00ED378B">
        <w:rPr>
          <w:b/>
        </w:rPr>
        <w:instrText xml:space="preserve"> </w:instrText>
      </w:r>
      <w:r w:rsidR="00ED378B">
        <w:rPr>
          <w:rFonts w:hint="eastAsia"/>
          <w:b/>
        </w:rPr>
        <w:instrText>STYLEREF 1 \s</w:instrText>
      </w:r>
      <w:r w:rsidR="00ED378B">
        <w:rPr>
          <w:b/>
        </w:rPr>
        <w:instrText xml:space="preserve"> </w:instrText>
      </w:r>
      <w:r w:rsidR="00ED378B">
        <w:rPr>
          <w:b/>
        </w:rPr>
        <w:fldChar w:fldCharType="separate"/>
      </w:r>
      <w:r w:rsidR="007C4900">
        <w:rPr>
          <w:rFonts w:hint="eastAsia"/>
          <w:b/>
          <w:noProof/>
        </w:rPr>
        <w:t>一</w:t>
      </w:r>
      <w:r w:rsidR="00ED378B">
        <w:rPr>
          <w:b/>
        </w:rPr>
        <w:fldChar w:fldCharType="end"/>
      </w:r>
      <w:r w:rsidR="00ED378B">
        <w:rPr>
          <w:b/>
        </w:rPr>
        <w:noBreakHyphen/>
      </w:r>
      <w:r w:rsidR="00ED378B">
        <w:rPr>
          <w:b/>
        </w:rPr>
        <w:fldChar w:fldCharType="begin"/>
      </w:r>
      <w:r w:rsidR="00ED378B">
        <w:rPr>
          <w:b/>
        </w:rPr>
        <w:instrText xml:space="preserve"> </w:instrText>
      </w:r>
      <w:r w:rsidR="00ED378B">
        <w:rPr>
          <w:rFonts w:hint="eastAsia"/>
          <w:b/>
        </w:rPr>
        <w:instrText xml:space="preserve">SEQ </w:instrText>
      </w:r>
      <w:r w:rsidR="00ED378B">
        <w:rPr>
          <w:rFonts w:hint="eastAsia"/>
          <w:b/>
        </w:rPr>
        <w:instrText>图</w:instrText>
      </w:r>
      <w:r w:rsidR="00ED378B">
        <w:rPr>
          <w:rFonts w:hint="eastAsia"/>
          <w:b/>
        </w:rPr>
        <w:instrText xml:space="preserve"> \* ARABIC \s 1</w:instrText>
      </w:r>
      <w:r w:rsidR="00ED378B">
        <w:rPr>
          <w:b/>
        </w:rPr>
        <w:instrText xml:space="preserve"> </w:instrText>
      </w:r>
      <w:r w:rsidR="00ED378B">
        <w:rPr>
          <w:b/>
        </w:rPr>
        <w:fldChar w:fldCharType="separate"/>
      </w:r>
      <w:r w:rsidR="007C4900">
        <w:rPr>
          <w:b/>
          <w:noProof/>
        </w:rPr>
        <w:t>1</w:t>
      </w:r>
      <w:r w:rsidR="00ED378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2" w:tooltip="Mauborgne, 2004 #210" w:history="1">
        <w:r w:rsidR="008C5992"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3" w:tooltip="FLOYD, 1967 #245" w:history="1">
        <w:r w:rsidR="008C5992">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8C5992"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8805885"/>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8805886"/>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8805887"/>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8805888"/>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7" w:tooltip="V.Aho, 2007 #212" w:history="1">
        <w:r w:rsidR="008C5992">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1.25pt;height:13.5pt" o:ole="">
            <v:imagedata r:id="rId24" o:title=""/>
          </v:shape>
          <o:OLEObject Type="Embed" ProgID="Equation.Ribbit" ShapeID="_x0000_i1027" DrawAspect="Content" ObjectID="_1392760437" r:id="rId25"/>
        </w:object>
      </w:r>
      <w:r w:rsidR="000E6655" w:rsidRPr="00021130">
        <w:rPr>
          <w:rFonts w:ascii="Times New Roman" w:eastAsia="宋体" w:hAnsi="宋体" w:cs="Times New Roman" w:hint="eastAsia"/>
          <w:kern w:val="0"/>
          <w:szCs w:val="21"/>
        </w:rPr>
        <w:t>可定义为</w:t>
      </w:r>
      <w:r w:rsidR="000E4A41" w:rsidRPr="000E4A41">
        <w:rPr>
          <w:rFonts w:ascii="Times New Roman" w:eastAsia="宋体" w:hAnsi="宋体" w:cs="Times New Roman"/>
          <w:kern w:val="0"/>
          <w:position w:val="-8"/>
          <w:szCs w:val="21"/>
        </w:rPr>
        <w:object w:dxaOrig="2280" w:dyaOrig="268">
          <v:shape id="_x0000_i1028" type="#_x0000_t75" style="width:114pt;height:13.5pt" o:ole="">
            <v:imagedata r:id="rId26" o:title=""/>
          </v:shape>
          <o:OLEObject Type="Embed" ProgID="Equation.Ribbit" ShapeID="_x0000_i1028" DrawAspect="Content" ObjectID="_1392760438"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9" type="#_x0000_t75" style="width:11.25pt;height:12pt" o:ole="">
            <v:imagedata r:id="rId28" o:title=""/>
          </v:shape>
          <o:OLEObject Type="Embed" ProgID="Equation.Ribbit" ShapeID="_x0000_i1029" DrawAspect="Content" ObjectID="_1392760439"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30" type="#_x0000_t75" style="width:9pt;height:12pt" o:ole="">
            <v:imagedata r:id="rId30" o:title=""/>
          </v:shape>
          <o:OLEObject Type="Embed" ProgID="Equation.Ribbit" ShapeID="_x0000_i1030" DrawAspect="Content" ObjectID="_1392760440"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31" type="#_x0000_t75" style="width:60.75pt;height:12.75pt" o:ole="">
            <v:imagedata r:id="rId32" o:title=""/>
          </v:shape>
          <o:OLEObject Type="Embed" ProgID="Equation.Ribbit" ShapeID="_x0000_i1031" DrawAspect="Content" ObjectID="_1392760441"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2" type="#_x0000_t75" style="width:37.5pt;height:12pt" o:ole="">
            <v:imagedata r:id="rId34" o:title=""/>
          </v:shape>
          <o:OLEObject Type="Embed" ProgID="Equation.Ribbit" ShapeID="_x0000_i1032" DrawAspect="Content" ObjectID="_1392760442"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3" type="#_x0000_t75" style="width:36.75pt;height:12pt" o:ole="">
            <v:imagedata r:id="rId36" o:title=""/>
          </v:shape>
          <o:OLEObject Type="Embed" ProgID="Equation.Ribbit" ShapeID="_x0000_i1033" DrawAspect="Content" ObjectID="_1392760443"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4" type="#_x0000_t75" style="width:29.25pt;height:12pt" o:ole="">
            <v:imagedata r:id="rId38" o:title=""/>
          </v:shape>
          <o:OLEObject Type="Embed" ProgID="Equation.Ribbit" ShapeID="_x0000_i1034" DrawAspect="Content" ObjectID="_1392760444" r:id="rId39"/>
        </w:object>
      </w:r>
      <w:r w:rsidR="009941DF">
        <w:rPr>
          <w:rFonts w:ascii="Times New Roman" w:eastAsia="宋体" w:hAnsi="宋体" w:cs="Times New Roman" w:hint="eastAsia"/>
          <w:kern w:val="0"/>
          <w:szCs w:val="21"/>
        </w:rPr>
        <w:t>由一个转换关系</w:t>
      </w:r>
      <w:r w:rsidR="00F603A8" w:rsidRPr="00C0221A">
        <w:rPr>
          <w:rFonts w:ascii="Times New Roman" w:eastAsia="宋体" w:hAnsi="宋体" w:cs="Times New Roman"/>
          <w:kern w:val="0"/>
          <w:position w:val="-8"/>
          <w:szCs w:val="21"/>
        </w:rPr>
        <w:object w:dxaOrig="1085" w:dyaOrig="278">
          <v:shape id="_x0000_i1035" type="#_x0000_t75" style="width:54pt;height:13.5pt" o:ole="">
            <v:imagedata r:id="rId40" o:title=""/>
          </v:shape>
          <o:OLEObject Type="Embed" ProgID="Equation.Ribbit" ShapeID="_x0000_i1035" DrawAspect="Content" ObjectID="_1392760445" r:id="rId41"/>
        </w:object>
      </w:r>
      <w:r w:rsidR="009941DF">
        <w:rPr>
          <w:rFonts w:ascii="Times New Roman" w:eastAsia="宋体" w:hAnsi="宋体" w:cs="Times New Roman" w:hint="eastAsia"/>
          <w:kern w:val="0"/>
          <w:szCs w:val="21"/>
        </w:rPr>
        <w:t>标记，</w:t>
      </w:r>
      <w:r w:rsidR="00EF7930" w:rsidRPr="00EF7930">
        <w:rPr>
          <w:rFonts w:ascii="Times New Roman" w:eastAsia="宋体" w:hAnsi="宋体" w:cs="Times New Roman"/>
          <w:kern w:val="0"/>
          <w:position w:val="-8"/>
          <w:szCs w:val="21"/>
        </w:rPr>
        <w:object w:dxaOrig="226" w:dyaOrig="268">
          <v:shape id="_x0000_i1036" type="#_x0000_t75" style="width:11.25pt;height:13.5pt" o:ole="">
            <v:imagedata r:id="rId42" o:title=""/>
          </v:shape>
          <o:OLEObject Type="Embed" ProgID="Equation.Ribbit" ShapeID="_x0000_i1036" DrawAspect="Content" ObjectID="_1392760446" r:id="rId43"/>
        </w:object>
      </w:r>
      <w:r w:rsidR="00EF7930">
        <w:rPr>
          <w:rFonts w:ascii="Times New Roman" w:eastAsia="宋体" w:hAnsi="宋体" w:cs="Times New Roman" w:hint="eastAsia"/>
          <w:kern w:val="0"/>
          <w:szCs w:val="21"/>
        </w:rPr>
        <w:t>是程序状态的集合，</w:t>
      </w:r>
      <w:r w:rsidR="00F603A8" w:rsidRPr="00C0221A">
        <w:rPr>
          <w:rFonts w:ascii="Times New Roman" w:eastAsia="宋体" w:hAnsi="宋体" w:cs="Times New Roman"/>
          <w:kern w:val="0"/>
          <w:position w:val="-6"/>
          <w:szCs w:val="21"/>
        </w:rPr>
        <w:object w:dxaOrig="188" w:dyaOrig="250">
          <v:shape id="_x0000_i1037" type="#_x0000_t75" style="width:9pt;height:12pt" o:ole="">
            <v:imagedata r:id="rId30" o:title=""/>
          </v:shape>
          <o:OLEObject Type="Embed" ProgID="Equation.Ribbit" ShapeID="_x0000_i1037" DrawAspect="Content" ObjectID="_1392760447" r:id="rId44"/>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8" type="#_x0000_t75" style="width:12pt;height:12.75pt" o:ole="">
            <v:imagedata r:id="rId45" o:title=""/>
          </v:shape>
          <o:OLEObject Type="Embed" ProgID="Equation.Ribbit" ShapeID="_x0000_i1038" DrawAspect="Content" ObjectID="_1392760448" r:id="rId46"/>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9" type="#_x0000_t75" style="width:9pt;height:12.75pt" o:ole="">
            <v:imagedata r:id="rId47" o:title=""/>
          </v:shape>
          <o:OLEObject Type="Embed" ProgID="Equation.Ribbit" ShapeID="_x0000_i1039" DrawAspect="Content" ObjectID="_1392760449"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8" w:tooltip="Necula, 2002 #214" w:history="1">
        <w:r w:rsidR="008C5992">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69" w:tooltip="Necula, 2009 #213" w:history="1">
        <w:r w:rsidR="008C5992">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975A2" w:rsidRDefault="006975A2" w:rsidP="00A81A71">
                            <w:pPr>
                              <w:jc w:val="left"/>
                            </w:pPr>
                            <w:r>
                              <w:rPr>
                                <w:rFonts w:hint="eastAsia"/>
                              </w:rPr>
                              <w:t>void phase()</w:t>
                            </w:r>
                          </w:p>
                          <w:p w:rsidR="006975A2" w:rsidRDefault="006975A2" w:rsidP="00A81A71">
                            <w:pPr>
                              <w:jc w:val="left"/>
                            </w:pPr>
                            <w:r>
                              <w:rPr>
                                <w:rFonts w:hint="eastAsia"/>
                              </w:rPr>
                              <w:t>{</w:t>
                            </w:r>
                          </w:p>
                          <w:p w:rsidR="006975A2" w:rsidRDefault="006975A2" w:rsidP="00A81A71">
                            <w:pPr>
                              <w:jc w:val="left"/>
                            </w:pPr>
                            <w:r>
                              <w:rPr>
                                <w:rFonts w:hint="eastAsia"/>
                              </w:rPr>
                              <w:tab/>
                              <w:t>int x=0,y=10;</w:t>
                            </w:r>
                          </w:p>
                          <w:p w:rsidR="006975A2" w:rsidRDefault="006975A2" w:rsidP="00A81A71">
                            <w:pPr>
                              <w:jc w:val="left"/>
                            </w:pPr>
                            <w:r>
                              <w:rPr>
                                <w:rFonts w:hint="eastAsia"/>
                              </w:rPr>
                              <w:tab/>
                              <w:t>while(x&lt;=y)</w:t>
                            </w:r>
                          </w:p>
                          <w:p w:rsidR="006975A2" w:rsidRDefault="006975A2" w:rsidP="00A81A71">
                            <w:pPr>
                              <w:jc w:val="left"/>
                            </w:pPr>
                            <w:r>
                              <w:rPr>
                                <w:rFonts w:hint="eastAsia"/>
                              </w:rPr>
                              <w:tab/>
                              <w:t>{</w:t>
                            </w:r>
                          </w:p>
                          <w:p w:rsidR="006975A2" w:rsidRDefault="006975A2" w:rsidP="00A81A71">
                            <w:pPr>
                              <w:jc w:val="left"/>
                            </w:pPr>
                            <w:r>
                              <w:rPr>
                                <w:rFonts w:hint="eastAsia"/>
                              </w:rPr>
                              <w:tab/>
                            </w:r>
                            <w:r>
                              <w:rPr>
                                <w:rFonts w:hint="eastAsia"/>
                              </w:rPr>
                              <w:tab/>
                              <w:t>x++;</w:t>
                            </w:r>
                          </w:p>
                          <w:p w:rsidR="006975A2" w:rsidRDefault="006975A2" w:rsidP="00A81A71">
                            <w:pPr>
                              <w:jc w:val="left"/>
                            </w:pPr>
                            <w:r>
                              <w:rPr>
                                <w:rFonts w:hint="eastAsia"/>
                              </w:rPr>
                              <w:tab/>
                              <w:t>}</w:t>
                            </w:r>
                          </w:p>
                          <w:p w:rsidR="006975A2" w:rsidRDefault="006975A2"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6975A2" w:rsidRDefault="006975A2" w:rsidP="00A81A71">
                      <w:pPr>
                        <w:jc w:val="left"/>
                      </w:pPr>
                      <w:r>
                        <w:rPr>
                          <w:rFonts w:hint="eastAsia"/>
                        </w:rPr>
                        <w:t>void phase()</w:t>
                      </w:r>
                    </w:p>
                    <w:p w:rsidR="006975A2" w:rsidRDefault="006975A2" w:rsidP="00A81A71">
                      <w:pPr>
                        <w:jc w:val="left"/>
                      </w:pPr>
                      <w:r>
                        <w:rPr>
                          <w:rFonts w:hint="eastAsia"/>
                        </w:rPr>
                        <w:t>{</w:t>
                      </w:r>
                    </w:p>
                    <w:p w:rsidR="006975A2" w:rsidRDefault="006975A2" w:rsidP="00A81A71">
                      <w:pPr>
                        <w:jc w:val="left"/>
                      </w:pPr>
                      <w:r>
                        <w:rPr>
                          <w:rFonts w:hint="eastAsia"/>
                        </w:rPr>
                        <w:tab/>
                        <w:t>int x=0,y=10;</w:t>
                      </w:r>
                    </w:p>
                    <w:p w:rsidR="006975A2" w:rsidRDefault="006975A2" w:rsidP="00A81A71">
                      <w:pPr>
                        <w:jc w:val="left"/>
                      </w:pPr>
                      <w:r>
                        <w:rPr>
                          <w:rFonts w:hint="eastAsia"/>
                        </w:rPr>
                        <w:tab/>
                        <w:t>while(x&lt;=y)</w:t>
                      </w:r>
                    </w:p>
                    <w:p w:rsidR="006975A2" w:rsidRDefault="006975A2" w:rsidP="00A81A71">
                      <w:pPr>
                        <w:jc w:val="left"/>
                      </w:pPr>
                      <w:r>
                        <w:rPr>
                          <w:rFonts w:hint="eastAsia"/>
                        </w:rPr>
                        <w:tab/>
                        <w:t>{</w:t>
                      </w:r>
                    </w:p>
                    <w:p w:rsidR="006975A2" w:rsidRDefault="006975A2" w:rsidP="00A81A71">
                      <w:pPr>
                        <w:jc w:val="left"/>
                      </w:pPr>
                      <w:r>
                        <w:rPr>
                          <w:rFonts w:hint="eastAsia"/>
                        </w:rPr>
                        <w:tab/>
                      </w:r>
                      <w:r>
                        <w:rPr>
                          <w:rFonts w:hint="eastAsia"/>
                        </w:rPr>
                        <w:tab/>
                        <w:t>x++;</w:t>
                      </w:r>
                    </w:p>
                    <w:p w:rsidR="006975A2" w:rsidRDefault="006975A2" w:rsidP="00A81A71">
                      <w:pPr>
                        <w:jc w:val="left"/>
                      </w:pPr>
                      <w:r>
                        <w:rPr>
                          <w:rFonts w:hint="eastAsia"/>
                        </w:rPr>
                        <w:tab/>
                        <w:t>}</w:t>
                      </w:r>
                    </w:p>
                    <w:p w:rsidR="006975A2" w:rsidRDefault="006975A2" w:rsidP="00A81A71">
                      <w:pPr>
                        <w:jc w:val="left"/>
                      </w:pPr>
                      <w:r>
                        <w:rPr>
                          <w:rFonts w:hint="eastAsia"/>
                        </w:rPr>
                        <w:t>}</w:t>
                      </w:r>
                    </w:p>
                  </w:txbxContent>
                </v:textbox>
                <w10:anchorlock/>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8893263"/>
      <w:r w:rsidRPr="000C7F57">
        <w:rPr>
          <w:rFonts w:hint="eastAsia"/>
          <w:b/>
        </w:rPr>
        <w:t>图</w:t>
      </w:r>
      <w:r w:rsidRPr="000C7F57">
        <w:rPr>
          <w:rFonts w:hint="eastAsia"/>
          <w:b/>
        </w:rPr>
        <w:t xml:space="preserve"> 2</w:t>
      </w:r>
      <w:r w:rsid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1</w:t>
      </w:r>
      <w:r w:rsidR="00ED378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8893264"/>
      <w:r w:rsidRPr="00D57A4B">
        <w:rPr>
          <w:b/>
        </w:rPr>
        <w:t>图</w:t>
      </w:r>
      <w:r w:rsidRPr="00D57A4B">
        <w:rPr>
          <w:b/>
        </w:rPr>
        <w:t xml:space="preserve"> </w:t>
      </w:r>
      <w:r>
        <w:rPr>
          <w:rFonts w:hint="eastAsia"/>
          <w:b/>
        </w:rPr>
        <w:t>2</w:t>
      </w:r>
      <w:r w:rsidRP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2</w:t>
      </w:r>
      <w:r w:rsidR="00ED378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1" w:tooltip="Manna, 1995 #215" w:history="1">
        <w:r w:rsidR="008C5992">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40" type="#_x0000_t75" style="width:63pt;height:12pt" o:ole="">
            <v:imagedata r:id="rId50" o:title=""/>
          </v:shape>
          <o:OLEObject Type="Embed" ProgID="Equation.Ribbit" ShapeID="_x0000_i1040" DrawAspect="Content" ObjectID="_1392760450"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0" w:tooltip="Bradley, 2008 #153" w:history="1">
        <w:r w:rsidR="008C5992">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41" type="#_x0000_t75" style="width:78.75pt;height:13.5pt" o:ole="">
            <v:imagedata r:id="rId52" o:title=""/>
          </v:shape>
          <o:OLEObject Type="Embed" ProgID="Equation.Ribbit" ShapeID="_x0000_i1041" DrawAspect="Content" ObjectID="_1392760451"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42" type="#_x0000_t75" style="width:17.25pt;height:13.5pt" o:ole="">
            <v:imagedata r:id="rId54" o:title=""/>
          </v:shape>
          <o:OLEObject Type="Embed" ProgID="Equation.Ribbit" ShapeID="_x0000_i1042" DrawAspect="Content" ObjectID="_1392760452"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6A0B85" w:rsidRPr="004037FF">
        <w:rPr>
          <w:position w:val="-8"/>
        </w:rPr>
        <w:object w:dxaOrig="2343" w:dyaOrig="272">
          <v:shape id="_x0000_i1043" type="#_x0000_t75" style="width:117.75pt;height:13.5pt" o:ole="">
            <v:imagedata r:id="rId56" o:title=""/>
          </v:shape>
          <o:OLEObject Type="Embed" ProgID="Equation.Ribbit" ShapeID="_x0000_i1043" DrawAspect="Content" ObjectID="_1392760453"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4" type="#_x0000_t75" style="width:9pt;height:12.75pt" o:ole="">
            <v:imagedata r:id="rId58" o:title=""/>
          </v:shape>
          <o:OLEObject Type="Embed" ProgID="Equation.Ribbit" ShapeID="_x0000_i1044" DrawAspect="Content" ObjectID="_1392760454" r:id="rId59"/>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5" type="#_x0000_t75" style="width:6pt;height:10.5pt" o:ole="">
            <v:imagedata r:id="rId60" o:title=""/>
          </v:shape>
          <o:OLEObject Type="Embed" ProgID="Equation.Ribbit" ShapeID="_x0000_i1045" DrawAspect="Content" ObjectID="_1392760455"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2E1587" w:rsidRPr="002E1587">
        <w:rPr>
          <w:rFonts w:ascii="Times New Roman" w:eastAsia="宋体" w:hAnsi="宋体" w:cs="Times New Roman"/>
          <w:kern w:val="0"/>
          <w:position w:val="-6"/>
          <w:szCs w:val="21"/>
        </w:rPr>
        <w:object w:dxaOrig="124" w:dyaOrig="183">
          <v:shape id="_x0000_i1046" type="#_x0000_t75" style="width:6pt;height:9pt" o:ole="">
            <v:imagedata r:id="rId62" o:title=""/>
          </v:shape>
          <o:OLEObject Type="Embed" ProgID="Equation.Ribbit" ShapeID="_x0000_i1046" DrawAspect="Content" ObjectID="_1392760456"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47" type="#_x0000_t75" style="width:60.75pt;height:13.5pt" o:ole="">
            <v:imagedata r:id="rId64" o:title=""/>
          </v:shape>
          <o:OLEObject Type="Embed" ProgID="Equation.Ribbit" ShapeID="_x0000_i1047" DrawAspect="Content" ObjectID="_1392760457"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w:t>
      </w:r>
      <w:r w:rsidR="00164474" w:rsidRPr="00164474">
        <w:rPr>
          <w:rFonts w:ascii="Times New Roman" w:eastAsia="宋体" w:hAnsi="宋体" w:cs="Times New Roman" w:hint="eastAsia"/>
          <w:kern w:val="0"/>
          <w:szCs w:val="21"/>
        </w:rPr>
        <w:t>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9138DB" w:rsidRPr="00037F58">
        <w:rPr>
          <w:position w:val="-8"/>
        </w:rPr>
        <w:object w:dxaOrig="2212" w:dyaOrig="266">
          <v:shape id="_x0000_i1048" type="#_x0000_t75" style="width:110.25pt;height:13.5pt" o:ole="">
            <v:imagedata r:id="rId66" o:title=""/>
          </v:shape>
          <o:OLEObject Type="Embed" ProgID="Equation.Ribbit" ShapeID="_x0000_i1048" DrawAspect="Content" ObjectID="_1392760458"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9" type="#_x0000_t75" style="width:18.75pt;height:11.25pt" o:ole="">
            <v:imagedata r:id="rId68" o:title=""/>
          </v:shape>
          <o:OLEObject Type="Embed" ProgID="Equation.Ribbit" ShapeID="_x0000_i1049" DrawAspect="Content" ObjectID="_1392760459"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50" type="#_x0000_t75" style="width:143.25pt;height:13.5pt" o:ole="">
            <v:imagedata r:id="rId70" o:title=""/>
          </v:shape>
          <o:OLEObject Type="Embed" ProgID="Equation.Ribbit" ShapeID="_x0000_i1050" DrawAspect="Content" ObjectID="_1392760460"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603A8" w:rsidRPr="00ED1E39">
        <w:rPr>
          <w:position w:val="-8"/>
        </w:rPr>
        <w:object w:dxaOrig="734" w:dyaOrig="264">
          <v:shape id="_x0000_i1051" type="#_x0000_t75" style="width:36pt;height:13.5pt" o:ole="">
            <v:imagedata r:id="rId72" o:title=""/>
          </v:shape>
          <o:OLEObject Type="Embed" ProgID="Equation.Ribbit" ShapeID="_x0000_i1051" DrawAspect="Content" ObjectID="_1392760461" r:id="rId73"/>
        </w:object>
      </w:r>
      <w:r>
        <w:rPr>
          <w:rFonts w:hint="eastAsia"/>
        </w:rPr>
        <w:t>中的</w:t>
      </w:r>
      <w:r w:rsidR="00651AAF" w:rsidRPr="00ED1E39">
        <w:rPr>
          <w:position w:val="-6"/>
        </w:rPr>
        <w:object w:dxaOrig="138" w:dyaOrig="188">
          <v:shape id="_x0000_i1052" type="#_x0000_t75" style="width:6.75pt;height:9pt" o:ole="">
            <v:imagedata r:id="rId74" o:title=""/>
          </v:shape>
          <o:OLEObject Type="Embed" ProgID="Equation.Ribbit" ShapeID="_x0000_i1052" DrawAspect="Content" ObjectID="_1392760462" r:id="rId75"/>
        </w:object>
      </w:r>
      <w:r>
        <w:rPr>
          <w:rFonts w:hint="eastAsia"/>
        </w:rPr>
        <w:t>用</w:t>
      </w:r>
      <w:r w:rsidR="00F603A8" w:rsidRPr="00ED1E39">
        <w:rPr>
          <w:position w:val="-6"/>
        </w:rPr>
        <w:object w:dxaOrig="498" w:dyaOrig="226">
          <v:shape id="_x0000_i1053" type="#_x0000_t75" style="width:24.75pt;height:11.25pt" o:ole="">
            <v:imagedata r:id="rId76" o:title=""/>
          </v:shape>
          <o:OLEObject Type="Embed" ProgID="Equation.Ribbit" ShapeID="_x0000_i1053" DrawAspect="Content" ObjectID="_1392760463"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603A8" w:rsidRPr="00903391">
        <w:rPr>
          <w:rFonts w:ascii="Times New Roman" w:eastAsia="宋体" w:hAnsi="宋体" w:cs="Times New Roman"/>
          <w:kern w:val="0"/>
          <w:position w:val="-8"/>
          <w:szCs w:val="21"/>
        </w:rPr>
        <w:object w:dxaOrig="900" w:dyaOrig="264">
          <v:shape id="_x0000_i1054" type="#_x0000_t75" style="width:45pt;height:13.5pt" o:ole="">
            <v:imagedata r:id="rId78" o:title=""/>
          </v:shape>
          <o:OLEObject Type="Embed" ProgID="Equation.Ribbit" ShapeID="_x0000_i1054" DrawAspect="Content" ObjectID="_1392760464" r:id="rId79"/>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55" type="#_x0000_t75" style="width:66.75pt;height:13.5pt" o:ole="">
            <v:imagedata r:id="rId80" o:title=""/>
          </v:shape>
          <o:OLEObject Type="Embed" ProgID="Equation.Ribbit" ShapeID="_x0000_i1055" DrawAspect="Content" ObjectID="_1392760465" r:id="rId81"/>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56" type="#_x0000_t75" style="width:48pt;height:13.5pt" o:ole="">
            <v:imagedata r:id="rId82" o:title=""/>
          </v:shape>
          <o:OLEObject Type="Embed" ProgID="Equation.Ribbit" ShapeID="_x0000_i1056" DrawAspect="Content" ObjectID="_1392760466" r:id="rId83"/>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7" type="#_x0000_t75" style="width:37.5pt;height:12pt" o:ole="">
            <v:imagedata r:id="rId84" o:title=""/>
          </v:shape>
          <o:OLEObject Type="Embed" ProgID="Equation.Ribbit" ShapeID="_x0000_i1057" DrawAspect="Content" ObjectID="_1392760467"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w:t>
      </w:r>
      <w:r w:rsidR="009A7B81">
        <w:rPr>
          <w:rFonts w:ascii="Times New Roman" w:eastAsia="宋体" w:hAnsi="宋体" w:cs="Times New Roman" w:hint="eastAsia"/>
          <w:kern w:val="0"/>
          <w:szCs w:val="21"/>
        </w:rPr>
        <w:lastRenderedPageBreak/>
        <w:t>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58" type="#_x0000_t75" style="width:117.75pt;height:27.75pt" o:ole="">
            <v:imagedata r:id="rId86" o:title=""/>
          </v:shape>
          <o:OLEObject Type="Embed" ProgID="Equation.Ribbit" ShapeID="_x0000_i1058" DrawAspect="Content" ObjectID="_1392760468"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9" type="#_x0000_t75" style="width:37.5pt;height:12pt" o:ole="">
            <v:imagedata r:id="rId84" o:title=""/>
          </v:shape>
          <o:OLEObject Type="Embed" ProgID="Equation.Ribbit" ShapeID="_x0000_i1059" DrawAspect="Content" ObjectID="_1392760469"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67" w:tooltip="Moy, 2010 #124" w:history="1">
        <w:r w:rsidR="008C5992">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Pr="00155188">
        <w:rPr>
          <w:position w:val="-8"/>
        </w:rPr>
        <w:object w:dxaOrig="1362" w:dyaOrig="268">
          <v:shape id="_x0000_i1060" type="#_x0000_t75" style="width:68.25pt;height:13.5pt" o:ole="">
            <v:imagedata r:id="rId89" o:title=""/>
          </v:shape>
          <o:OLEObject Type="Embed" ProgID="Equation.Ribbit" ShapeID="_x0000_i1060" DrawAspect="Content" ObjectID="_1392760470"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61" type="#_x0000_t75" style="width:11.25pt;height:13.5pt" o:ole="">
            <v:imagedata r:id="rId42" o:title=""/>
          </v:shape>
          <o:OLEObject Type="Embed" ProgID="Equation.Ribbit" ShapeID="_x0000_i1061" DrawAspect="Content" ObjectID="_1392760471" r:id="rId91"/>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62" type="#_x0000_t75" style="width:7.5pt;height:12pt" o:ole="">
            <v:imagedata r:id="rId92" o:title=""/>
          </v:shape>
          <o:OLEObject Type="Embed" ProgID="Equation.Ribbit" ShapeID="_x0000_i1062" DrawAspect="Content" ObjectID="_1392760472" r:id="rId93"/>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63" type="#_x0000_t75" style="width:30.75pt;height:12pt" o:ole="">
            <v:imagedata r:id="rId94" o:title=""/>
          </v:shape>
          <o:OLEObject Type="Embed" ProgID="Equation.Ribbit" ShapeID="_x0000_i1063" DrawAspect="Content" ObjectID="_1392760473" r:id="rId95"/>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4" type="#_x0000_t75" style="width:6pt;height:12pt" o:ole="">
            <v:imagedata r:id="rId96" o:title=""/>
          </v:shape>
          <o:OLEObject Type="Embed" ProgID="Equation.Ribbit" ShapeID="_x0000_i1064" DrawAspect="Content" ObjectID="_1392760474" r:id="rId97"/>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5" type="#_x0000_t75" style="width:71.25pt;height:13.5pt" o:ole="">
            <v:imagedata r:id="rId98" o:title=""/>
          </v:shape>
          <o:OLEObject Type="Embed" ProgID="Equation.Ribbit" ShapeID="_x0000_i1065" DrawAspect="Content" ObjectID="_1392760475" r:id="rId99"/>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6" type="#_x0000_t75" style="width:30.75pt;height:11.25pt" o:ole="">
            <v:imagedata r:id="rId100" o:title=""/>
          </v:shape>
          <o:OLEObject Type="Embed" ProgID="Equation.Ribbit" ShapeID="_x0000_i1066" DrawAspect="Content" ObjectID="_1392760476"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A41334" w:rsidRDefault="00850A61" w:rsidP="00A4133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2F5E57">
        <w:rPr>
          <w:rFonts w:ascii="Times New Roman" w:eastAsia="宋体" w:hAnsi="宋体" w:cs="Times New Roman" w:hint="eastAsia"/>
          <w:kern w:val="0"/>
          <w:szCs w:val="21"/>
        </w:rPr>
        <w:t>或者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Pr>
          <w:rFonts w:ascii="Times New Roman" w:eastAsia="宋体" w:hAnsi="宋体" w:cs="Times New Roman" w:hint="eastAsia"/>
          <w:kern w:val="0"/>
          <w:szCs w:val="21"/>
        </w:rPr>
        <w:t>它们可以像</w:t>
      </w:r>
      <w:r>
        <w:rPr>
          <w:rFonts w:ascii="Times New Roman" w:eastAsia="宋体" w:hAnsi="宋体" w:cs="Times New Roman" w:hint="eastAsia"/>
          <w:kern w:val="0"/>
          <w:szCs w:val="21"/>
        </w:rPr>
        <w:t>C</w:t>
      </w:r>
      <w:r>
        <w:rPr>
          <w:rFonts w:ascii="Times New Roman" w:eastAsia="宋体" w:hAnsi="宋体" w:cs="Times New Roman" w:hint="eastAsia"/>
          <w:kern w:val="0"/>
          <w:szCs w:val="21"/>
        </w:rPr>
        <w:t>程序一样被证明器读取解释证明。</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9" w:tooltip="Wei, 2011 #246" w:history="1">
        <w:r w:rsidR="008C5992">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67" type="#_x0000_t75" style="width:184.5pt;height:13.5pt" o:ole="">
            <v:imagedata r:id="rId102" o:title=""/>
          </v:shape>
          <o:OLEObject Type="Embed" ProgID="Equation.Ribbit" ShapeID="_x0000_i1067" DrawAspect="Content" ObjectID="_1392760477" r:id="rId103"/>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68" type="#_x0000_t75" style="width:7.5pt;height:9pt" o:ole="">
            <v:imagedata r:id="rId104" o:title=""/>
          </v:shape>
          <o:OLEObject Type="Embed" ProgID="Equation.Ribbit" ShapeID="_x0000_i1068" DrawAspect="Content" ObjectID="_1392760478" r:id="rId105"/>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69" type="#_x0000_t75" style="width:7.5pt;height:12pt" o:ole="">
            <v:imagedata r:id="rId92" o:title=""/>
          </v:shape>
          <o:OLEObject Type="Embed" ProgID="Equation.Ribbit" ShapeID="_x0000_i1069" DrawAspect="Content" ObjectID="_1392760479"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DE203B" w:rsidRPr="00DE203B">
        <w:rPr>
          <w:rFonts w:ascii="Times New Roman" w:eastAsia="宋体" w:hAnsi="宋体" w:cs="Times New Roman"/>
          <w:kern w:val="0"/>
          <w:position w:val="-6"/>
          <w:szCs w:val="21"/>
        </w:rPr>
        <w:object w:dxaOrig="136" w:dyaOrig="176">
          <v:shape id="_x0000_i1070" type="#_x0000_t75" style="width:6.75pt;height:9pt" o:ole="">
            <v:imagedata r:id="rId107" o:title=""/>
          </v:shape>
          <o:OLEObject Type="Embed" ProgID="Equation.Ribbit" ShapeID="_x0000_i1070" DrawAspect="Content" ObjectID="_1392760480" r:id="rId108"/>
        </w:object>
      </w:r>
      <w:r w:rsidR="00F4780C">
        <w:rPr>
          <w:rFonts w:ascii="Times New Roman" w:eastAsia="宋体" w:hAnsi="宋体" w:cs="Times New Roman" w:hint="eastAsia"/>
          <w:kern w:val="0"/>
          <w:szCs w:val="21"/>
        </w:rPr>
        <w:t>是指从起始状态</w:t>
      </w:r>
      <w:r w:rsidR="00DE203B" w:rsidRPr="00DE203B">
        <w:rPr>
          <w:rFonts w:ascii="Times New Roman" w:eastAsia="宋体" w:hAnsi="宋体" w:cs="Times New Roman"/>
          <w:kern w:val="0"/>
          <w:position w:val="-6"/>
          <w:szCs w:val="21"/>
        </w:rPr>
        <w:object w:dxaOrig="190" w:dyaOrig="180">
          <v:shape id="_x0000_i1071" type="#_x0000_t75" style="width:9pt;height:9pt" o:ole="">
            <v:imagedata r:id="rId109" o:title=""/>
          </v:shape>
          <o:OLEObject Type="Embed" ProgID="Equation.Ribbit" ShapeID="_x0000_i1071" DrawAspect="Content" ObjectID="_1392760481"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72" type="#_x0000_t75" style="width:69pt;height:13.5pt" o:ole="">
            <v:imagedata r:id="rId111" o:title=""/>
          </v:shape>
          <o:OLEObject Type="Embed" ProgID="Equation.Ribbit" ShapeID="_x0000_i1072" DrawAspect="Content" ObjectID="_1392760482"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73" type="#_x0000_t75" style="width:6pt;height:9pt" o:ole="">
            <v:imagedata r:id="rId62" o:title=""/>
          </v:shape>
          <o:OLEObject Type="Embed" ProgID="Equation.Ribbit" ShapeID="_x0000_i1073" DrawAspect="Content" ObjectID="_1392760483"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74" type="#_x0000_t75" style="width:131.25pt;height:13.5pt" o:ole="">
            <v:imagedata r:id="rId114" o:title=""/>
          </v:shape>
          <o:OLEObject Type="Embed" ProgID="Equation.Ribbit" ShapeID="_x0000_i1074" DrawAspect="Content" ObjectID="_1392760484" r:id="rId11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t>抽象解释</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usot&lt;/Author&gt;&lt;Year&gt;1977&lt;/Year&gt;&lt;RecNum&gt;216&lt;/RecNum&gt;&lt;DisplayText&gt;[Cousot 1977;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5" w:tooltip="Cousot, 1977 #216" w:history="1">
        <w:r w:rsidR="008C5992">
          <w:rPr>
            <w:rFonts w:ascii="Times New Roman" w:eastAsia="宋体" w:hAnsi="宋体" w:cs="Times New Roman"/>
            <w:noProof/>
            <w:kern w:val="0"/>
            <w:szCs w:val="21"/>
          </w:rPr>
          <w:t>Cousot 1977</w:t>
        </w:r>
      </w:hyperlink>
      <w:r w:rsidR="00E43206">
        <w:rPr>
          <w:rFonts w:ascii="Times New Roman" w:eastAsia="宋体" w:hAnsi="宋体" w:cs="Times New Roman"/>
          <w:noProof/>
          <w:kern w:val="0"/>
          <w:szCs w:val="21"/>
        </w:rPr>
        <w:t xml:space="preserve">; </w:t>
      </w:r>
      <w:hyperlink w:anchor="_ENREF_26" w:tooltip="Cousot, 1979 #222" w:history="1">
        <w:r w:rsidR="008C5992">
          <w:rPr>
            <w:rFonts w:ascii="Times New Roman" w:eastAsia="宋体" w:hAnsi="宋体" w:cs="Times New Roman"/>
            <w:noProof/>
            <w:kern w:val="0"/>
            <w:szCs w:val="21"/>
          </w:rPr>
          <w:t>Cousot 197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D56C22" w:rsidRPr="00D56C22">
        <w:rPr>
          <w:rFonts w:ascii="Times New Roman" w:eastAsia="宋体" w:hAnsi="宋体" w:cs="Times New Roman"/>
          <w:kern w:val="0"/>
          <w:position w:val="-6"/>
          <w:szCs w:val="21"/>
        </w:rPr>
        <w:object w:dxaOrig="1878" w:dyaOrig="228">
          <v:shape id="_x0000_i1075" type="#_x0000_t75" style="width:93.75pt;height:11.25pt" o:ole="">
            <v:imagedata r:id="rId116" o:title=""/>
          </v:shape>
          <o:OLEObject Type="Embed" ProgID="Equation.Ribbit" ShapeID="_x0000_i1075" DrawAspect="Content" ObjectID="_1392760485" r:id="rId117"/>
        </w:object>
      </w:r>
      <w:r w:rsidR="00D56C22">
        <w:rPr>
          <w:rFonts w:ascii="Times New Roman" w:eastAsia="宋体" w:hAnsi="宋体" w:cs="Times New Roman" w:hint="eastAsia"/>
          <w:kern w:val="0"/>
          <w:szCs w:val="21"/>
        </w:rPr>
        <w:t>，其中</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2760486" r:id="rId119"/>
        </w:object>
      </w:r>
      <w:r w:rsidRPr="00BC3296">
        <w:rPr>
          <w:rFonts w:ascii="Times New Roman" w:eastAsia="宋体" w:hAnsi="宋体" w:cs="Times New Roman" w:hint="eastAsia"/>
          <w:kern w:val="0"/>
          <w:szCs w:val="21"/>
        </w:rPr>
        <w:t>是格中元素的集合</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9.75pt" o:ole="">
            <v:imagedata r:id="rId120" o:title=""/>
          </v:shape>
          <o:OLEObject Type="Embed" ProgID="Equation.Ribbit" ShapeID="_x0000_i1077" DrawAspect="Content" ObjectID="_1392760487" r:id="rId121"/>
        </w:object>
      </w:r>
      <w:r w:rsidRPr="00BC3296">
        <w:rPr>
          <w:rFonts w:ascii="Times New Roman" w:eastAsia="宋体" w:hAnsi="宋体" w:cs="Times New Roman" w:hint="eastAsia"/>
          <w:kern w:val="0"/>
          <w:szCs w:val="21"/>
        </w:rPr>
        <w:t>是全序关系</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25pt;height:11.25pt" o:ole="">
            <v:imagedata r:id="rId122" o:title=""/>
          </v:shape>
          <o:OLEObject Type="Embed" ProgID="Equation.Ribbit" ShapeID="_x0000_i1078" DrawAspect="Content" ObjectID="_1392760488" r:id="rId123"/>
        </w:object>
      </w:r>
      <w:r w:rsidRPr="00BC3296">
        <w:rPr>
          <w:rFonts w:ascii="Times New Roman" w:eastAsia="宋体" w:hAnsi="宋体" w:cs="Times New Roman" w:hint="eastAsia"/>
          <w:kern w:val="0"/>
          <w:szCs w:val="21"/>
        </w:rPr>
        <w:t>是格中的最小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25pt;height:11.25pt" o:ole="">
            <v:imagedata r:id="rId124" o:title=""/>
          </v:shape>
          <o:OLEObject Type="Embed" ProgID="Equation.Ribbit" ShapeID="_x0000_i1079" DrawAspect="Content" ObjectID="_1392760489" r:id="rId125"/>
        </w:object>
      </w:r>
      <w:r w:rsidRPr="00BC3296">
        <w:rPr>
          <w:rFonts w:ascii="Times New Roman" w:eastAsia="宋体" w:hAnsi="宋体" w:cs="Times New Roman" w:hint="eastAsia"/>
          <w:kern w:val="0"/>
          <w:szCs w:val="21"/>
        </w:rPr>
        <w:t>是格中的最大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75pt;height:10.5pt" o:ole="">
            <v:imagedata r:id="rId126" o:title=""/>
          </v:shape>
          <o:OLEObject Type="Embed" ProgID="Equation.Ribbit" ShapeID="_x0000_i1080" DrawAspect="Content" ObjectID="_1392760490" r:id="rId127"/>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并操作</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75pt;height:10.5pt" o:ole="">
            <v:imagedata r:id="rId128" o:title=""/>
          </v:shape>
          <o:OLEObject Type="Embed" ProgID="Equation.Ribbit" ShapeID="_x0000_i1081" DrawAspect="Content" ObjectID="_1392760491" r:id="rId129"/>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B54FEA" w:rsidRPr="00B54FEA">
        <w:rPr>
          <w:rFonts w:ascii="Times New Roman" w:eastAsia="宋体" w:hAnsi="宋体" w:cs="Times New Roman"/>
          <w:kern w:val="0"/>
          <w:position w:val="-6"/>
          <w:szCs w:val="21"/>
        </w:rPr>
        <w:object w:dxaOrig="144" w:dyaOrig="178">
          <v:shape id="_x0000_i1082" type="#_x0000_t75" style="width:7.5pt;height:9pt" o:ole="">
            <v:imagedata r:id="rId130" o:title=""/>
          </v:shape>
          <o:OLEObject Type="Embed" ProgID="Equation.Ribbit" ShapeID="_x0000_i1082" DrawAspect="Content" ObjectID="_1392760492" r:id="rId131"/>
        </w:object>
      </w:r>
      <w:r w:rsidR="00B54FEA">
        <w:rPr>
          <w:rFonts w:ascii="Times New Roman" w:eastAsia="宋体" w:hAnsi="宋体" w:cs="Times New Roman" w:hint="eastAsia"/>
          <w:kern w:val="0"/>
          <w:szCs w:val="21"/>
        </w:rPr>
        <w:t>将具体的程序状态映射为</w:t>
      </w:r>
      <w:r w:rsidR="00B54FEA"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2760493" r:id="rId132"/>
        </w:object>
      </w:r>
      <w:r w:rsidR="00B54FEA">
        <w:rPr>
          <w:rFonts w:ascii="Times New Roman" w:eastAsia="宋体" w:hAnsi="宋体" w:cs="Times New Roman" w:hint="eastAsia"/>
          <w:kern w:val="0"/>
          <w:szCs w:val="21"/>
        </w:rPr>
        <w:t>中的元素，定义具体化函数</w:t>
      </w:r>
      <w:r w:rsidR="00B54FEA" w:rsidRPr="00B54FEA">
        <w:rPr>
          <w:rFonts w:ascii="Times New Roman" w:eastAsia="宋体" w:hAnsi="宋体" w:cs="Times New Roman"/>
          <w:kern w:val="0"/>
          <w:position w:val="-6"/>
          <w:szCs w:val="21"/>
        </w:rPr>
        <w:object w:dxaOrig="138" w:dyaOrig="183">
          <v:shape id="_x0000_i1084" type="#_x0000_t75" style="width:6.75pt;height:9pt" o:ole="">
            <v:imagedata r:id="rId133" o:title=""/>
          </v:shape>
          <o:OLEObject Type="Embed" ProgID="Equation.Ribbit" ShapeID="_x0000_i1084" DrawAspect="Content" ObjectID="_1392760494" r:id="rId13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1157A4" w:rsidP="001C0162">
      <w:pPr>
        <w:pStyle w:val="DisplayEquationAurora"/>
        <w:numPr>
          <w:ilvl w:val="0"/>
          <w:numId w:val="21"/>
        </w:numPr>
      </w:pPr>
      <w:r w:rsidRPr="001157A4">
        <w:rPr>
          <w:position w:val="-8"/>
        </w:rPr>
        <w:object w:dxaOrig="2136" w:dyaOrig="266">
          <v:shape id="_x0000_i1085" type="#_x0000_t75" style="width:106.5pt;height:13.5pt" o:ole="">
            <v:imagedata r:id="rId135" o:title=""/>
          </v:shape>
          <o:OLEObject Type="Embed" ProgID="Equation.Ribbit" ShapeID="_x0000_i1085" DrawAspect="Content" ObjectID="_1392760495" r:id="rId136"/>
        </w:object>
      </w:r>
    </w:p>
    <w:p w:rsidR="001157A4" w:rsidRDefault="001157A4" w:rsidP="001C0162">
      <w:pPr>
        <w:pStyle w:val="DisplayEquationAurora"/>
        <w:numPr>
          <w:ilvl w:val="0"/>
          <w:numId w:val="21"/>
        </w:numPr>
      </w:pPr>
      <w:r w:rsidRPr="001157A4">
        <w:rPr>
          <w:position w:val="-8"/>
        </w:rPr>
        <w:object w:dxaOrig="2136" w:dyaOrig="266">
          <v:shape id="_x0000_i1086" type="#_x0000_t75" style="width:106.5pt;height:13.5pt" o:ole="">
            <v:imagedata r:id="rId137" o:title=""/>
          </v:shape>
          <o:OLEObject Type="Embed" ProgID="Equation.Ribbit" ShapeID="_x0000_i1086" DrawAspect="Content" ObjectID="_1392760496" r:id="rId138"/>
        </w:object>
      </w:r>
    </w:p>
    <w:p w:rsidR="001157A4" w:rsidRDefault="001157A4" w:rsidP="001C0162">
      <w:pPr>
        <w:pStyle w:val="DisplayEquationAurora"/>
        <w:numPr>
          <w:ilvl w:val="0"/>
          <w:numId w:val="21"/>
        </w:numPr>
      </w:pPr>
      <w:r w:rsidRPr="001157A4">
        <w:rPr>
          <w:position w:val="-8"/>
        </w:rPr>
        <w:object w:dxaOrig="1146" w:dyaOrig="266">
          <v:shape id="_x0000_i1087" type="#_x0000_t75" style="width:57pt;height:13.5pt" o:ole="">
            <v:imagedata r:id="rId139" o:title=""/>
          </v:shape>
          <o:OLEObject Type="Embed" ProgID="Equation.Ribbit" ShapeID="_x0000_i1087" DrawAspect="Content" ObjectID="_1392760497" r:id="rId140"/>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8" w:tooltip="Cousot, 1978 #221" w:history="1">
        <w:r w:rsidR="008C5992">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76" w:tooltip="Simon, 2003 #220" w:history="1">
        <w:r w:rsidR="008C5992">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9" w:tooltip="Clariso, 2004 #219" w:history="1">
        <w:r w:rsidR="008C5992">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3" w:tooltip="Miné, 2006 #191" w:history="1">
        <w:r w:rsidR="008C5992">
          <w:rPr>
            <w:rFonts w:ascii="Times New Roman" w:eastAsia="宋体" w:hAnsi="宋体" w:cs="Times New Roman"/>
            <w:noProof/>
            <w:kern w:val="0"/>
            <w:szCs w:val="21"/>
          </w:rPr>
          <w:t>Min</w:t>
        </w:r>
        <w:r w:rsidR="008C5992">
          <w:rPr>
            <w:rFonts w:ascii="Times New Roman" w:eastAsia="宋体" w:hAnsi="宋体" w:cs="Times New Roman"/>
            <w:noProof/>
            <w:kern w:val="0"/>
            <w:szCs w:val="21"/>
          </w:rPr>
          <w:t>é</w:t>
        </w:r>
        <w:r w:rsidR="008C5992">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5" w:tooltip="Chen, 2008 #218" w:history="1">
        <w:r w:rsidR="008C5992">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2" w:tooltip="Jeannet, 2009 #192" w:history="1">
        <w:r w:rsidR="008C5992">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Toc318920478"/>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25pt;height:13.5pt" o:ole="">
                  <v:imagedata r:id="rId144" o:title=""/>
                </v:shape>
                <o:OLEObject Type="Embed" ProgID="Equation.Ribbit" ShapeID="_x0000_i1088" DrawAspect="Content" ObjectID="_1392760498" r:id="rId14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4F1112"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5pt;height:13.5pt" o:ole="">
                  <v:imagedata r:id="rId146" o:title=""/>
                </v:shape>
                <o:OLEObject Type="Embed" ProgID="Equation.Ribbit" ShapeID="_x0000_i1089" DrawAspect="Content" ObjectID="_1392760499" r:id="rId14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820533"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75pt;height:13.5pt" o:ole="">
                  <v:imagedata r:id="rId148" o:title=""/>
                </v:shape>
                <o:OLEObject Type="Embed" ProgID="Equation.Ribbit" ShapeID="_x0000_i1090" DrawAspect="Content" ObjectID="_1392760500" r:id="rId14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5pt" o:ole="">
                  <v:imagedata r:id="rId153" o:title=""/>
                </v:shape>
                <o:OLEObject Type="Embed" ProgID="Equation.Ribbit" ShapeID="_x0000_i1091" DrawAspect="Content" ObjectID="_1392760501" r:id="rId15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75pt;height:13.5pt" o:ole="">
                  <v:imagedata r:id="rId155" o:title=""/>
                </v:shape>
                <o:OLEObject Type="Embed" ProgID="Equation.Ribbit" ShapeID="_x0000_i1092" DrawAspect="Content" ObjectID="_1392760502" r:id="rId15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9pt;height:12.75pt" o:ole="">
                  <v:imagedata r:id="rId157" o:title=""/>
                </v:shape>
                <o:OLEObject Type="Embed" ProgID="Equation.Ribbit" ShapeID="_x0000_i1093" DrawAspect="Content" ObjectID="_1392760503" r:id="rId15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11404B"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25pt;height:13.5pt" o:ole="">
                  <v:imagedata r:id="rId160" o:title=""/>
                </v:shape>
                <o:OLEObject Type="Embed" ProgID="Equation.Ribbit" ShapeID="_x0000_i1094" DrawAspect="Content" ObjectID="_1392760504" r:id="rId16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39" w:tooltip="Gulavani, 2008 #239" w:history="1">
        <w:r w:rsidR="008C5992">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D7480C" w:rsidRPr="00D7480C">
        <w:rPr>
          <w:rFonts w:ascii="Times New Roman" w:eastAsia="宋体" w:hAnsi="宋体" w:cs="Times New Roman"/>
          <w:kern w:val="0"/>
          <w:position w:val="-6"/>
          <w:szCs w:val="21"/>
        </w:rPr>
        <w:object w:dxaOrig="1418" w:dyaOrig="225">
          <v:shape id="_x0000_i1102" type="#_x0000_t75" style="width:71.25pt;height:11.25pt" o:ole="">
            <v:imagedata r:id="rId162" o:title=""/>
          </v:shape>
          <o:OLEObject Type="Embed" ProgID="Equation.Ribbit" ShapeID="_x0000_i1102" DrawAspect="Content" ObjectID="_1392760505" r:id="rId163"/>
        </w:object>
      </w:r>
      <w:r w:rsidR="00134743">
        <w:rPr>
          <w:rFonts w:ascii="Times New Roman" w:eastAsia="宋体" w:hAnsi="宋体" w:cs="Times New Roman" w:hint="eastAsia"/>
          <w:kern w:val="0"/>
          <w:szCs w:val="21"/>
        </w:rPr>
        <w:t>，使得</w:t>
      </w:r>
      <w:r w:rsidR="00335C50" w:rsidRPr="00335C50">
        <w:rPr>
          <w:rFonts w:ascii="Times New Roman" w:eastAsia="宋体" w:hAnsi="宋体" w:cs="Times New Roman"/>
          <w:kern w:val="0"/>
          <w:position w:val="-8"/>
          <w:szCs w:val="21"/>
        </w:rPr>
        <w:object w:dxaOrig="4190" w:dyaOrig="266">
          <v:shape id="_x0000_i1097" type="#_x0000_t75" style="width:209.25pt;height:13.5pt" o:ole="">
            <v:imagedata r:id="rId164" o:title=""/>
          </v:shape>
          <o:OLEObject Type="Embed" ProgID="Equation.Ribbit" ShapeID="_x0000_i1097" DrawAspect="Content" ObjectID="_1392760506" r:id="rId165"/>
        </w:object>
      </w:r>
      <w:r w:rsidR="00335C50">
        <w:rPr>
          <w:rFonts w:ascii="Times New Roman" w:eastAsia="宋体" w:hAnsi="宋体" w:cs="Times New Roman" w:hint="eastAsia"/>
          <w:kern w:val="0"/>
          <w:szCs w:val="21"/>
        </w:rPr>
        <w:t>对任意严格递增序列</w:t>
      </w:r>
      <w:r w:rsidR="00335C50" w:rsidRPr="00335C50">
        <w:rPr>
          <w:rFonts w:ascii="Times New Roman" w:eastAsia="宋体" w:hAnsi="宋体" w:cs="Times New Roman"/>
          <w:kern w:val="0"/>
          <w:position w:val="-6"/>
          <w:szCs w:val="21"/>
        </w:rPr>
        <w:object w:dxaOrig="1348" w:dyaOrig="240">
          <v:shape id="_x0000_i1098" type="#_x0000_t75" style="width:67.5pt;height:12pt" o:ole="">
            <v:imagedata r:id="rId166" o:title=""/>
          </v:shape>
          <o:OLEObject Type="Embed" ProgID="Equation.Ribbit" ShapeID="_x0000_i1098" DrawAspect="Content" ObjectID="_1392760507" r:id="rId167"/>
        </w:object>
      </w:r>
      <w:r w:rsidR="00335C50">
        <w:rPr>
          <w:rFonts w:ascii="Times New Roman" w:eastAsia="宋体" w:hAnsi="宋体" w:cs="Times New Roman" w:hint="eastAsia"/>
          <w:kern w:val="0"/>
          <w:szCs w:val="21"/>
        </w:rPr>
        <w:t>，若定义</w:t>
      </w:r>
      <w:r w:rsidR="00335C50" w:rsidRPr="00335C50">
        <w:rPr>
          <w:rFonts w:ascii="Times New Roman" w:eastAsia="宋体" w:hAnsi="宋体" w:cs="Times New Roman"/>
          <w:kern w:val="0"/>
          <w:position w:val="-6"/>
          <w:szCs w:val="21"/>
        </w:rPr>
        <w:object w:dxaOrig="3850" w:dyaOrig="238">
          <v:shape id="_x0000_i1099" type="#_x0000_t75" style="width:192.75pt;height:12pt" o:ole="">
            <v:imagedata r:id="rId168" o:title=""/>
          </v:shape>
          <o:OLEObject Type="Embed" ProgID="Equation.Ribbit" ShapeID="_x0000_i1099" DrawAspect="Content" ObjectID="_1392760508" r:id="rId169"/>
        </w:object>
      </w:r>
      <w:r w:rsidR="00335C50">
        <w:rPr>
          <w:rFonts w:ascii="Times New Roman" w:eastAsia="宋体" w:hAnsi="宋体" w:cs="Times New Roman" w:hint="eastAsia"/>
          <w:kern w:val="0"/>
          <w:szCs w:val="21"/>
        </w:rPr>
        <w:t>，则存在</w:t>
      </w:r>
      <w:r w:rsidR="00335C50" w:rsidRPr="00335C50">
        <w:rPr>
          <w:rFonts w:ascii="Times New Roman" w:eastAsia="宋体" w:hAnsi="宋体" w:cs="Times New Roman"/>
          <w:kern w:val="0"/>
          <w:position w:val="-6"/>
          <w:szCs w:val="21"/>
        </w:rPr>
        <w:object w:dxaOrig="482" w:dyaOrig="228">
          <v:shape id="_x0000_i1100" type="#_x0000_t75" style="width:24pt;height:11.25pt" o:ole="">
            <v:imagedata r:id="rId170" o:title=""/>
          </v:shape>
          <o:OLEObject Type="Embed" ProgID="Equation.Ribbit" ShapeID="_x0000_i1100" DrawAspect="Content" ObjectID="_1392760509" r:id="rId171"/>
        </w:object>
      </w:r>
      <w:r w:rsidR="00335C50">
        <w:rPr>
          <w:rFonts w:ascii="Times New Roman" w:eastAsia="宋体" w:hAnsi="宋体" w:cs="Times New Roman" w:hint="eastAsia"/>
          <w:kern w:val="0"/>
          <w:szCs w:val="21"/>
        </w:rPr>
        <w:t>，使得对任意</w:t>
      </w:r>
      <w:r w:rsidR="00335C50" w:rsidRPr="00335C50">
        <w:rPr>
          <w:rFonts w:ascii="Times New Roman" w:eastAsia="宋体" w:hAnsi="宋体" w:cs="Times New Roman"/>
          <w:kern w:val="0"/>
          <w:position w:val="-8"/>
          <w:szCs w:val="21"/>
        </w:rPr>
        <w:object w:dxaOrig="1352" w:dyaOrig="250">
          <v:shape id="_x0000_i1101" type="#_x0000_t75" style="width:67.5pt;height:12.75pt" o:ole="">
            <v:imagedata r:id="rId172" o:title=""/>
          </v:shape>
          <o:OLEObject Type="Embed" ProgID="Equation.Ribbit" ShapeID="_x0000_i1101" DrawAspect="Content" ObjectID="_1392760510" r:id="rId17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4" w:tooltip="Gulwani, 2010 #84" w:history="1">
        <w:r w:rsidR="008C5992">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2" w:name="_Toc318805889"/>
      <w:r w:rsidRPr="004D4BBF">
        <w:rPr>
          <w:rFonts w:hint="eastAsia"/>
        </w:rPr>
        <w:t>主要方法</w:t>
      </w:r>
      <w:bookmarkEnd w:id="22"/>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3" w:name="_Toc318805890"/>
      <w:r w:rsidRPr="00294C39">
        <w:rPr>
          <w:rFonts w:hint="eastAsia"/>
        </w:rPr>
        <w:t>模型检测</w:t>
      </w:r>
      <w:bookmarkEnd w:id="23"/>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2" w:tooltip="Clarke, 2000 #199" w:history="1">
        <w:r w:rsidR="008C5992">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3" w:tooltip="Jhala, 2009 #248" w:history="1">
        <w:r w:rsidR="008C5992">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0" w:tooltip="Clarke, 1981 #223" w:history="1">
        <w:r w:rsidR="008C5992">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1" w:tooltip="Queille, 1982 #224" w:history="1">
        <w:r w:rsidR="008C5992">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w:t>
      </w:r>
      <w:r w:rsidR="00CD7B05">
        <w:rPr>
          <w:rFonts w:ascii="Times New Roman" w:eastAsia="宋体" w:hAnsi="宋体" w:cs="Times New Roman" w:hint="eastAsia"/>
          <w:kern w:val="0"/>
          <w:szCs w:val="21"/>
        </w:rPr>
        <w:lastRenderedPageBreak/>
        <w:t>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6" w:tooltip="Chen, 2002 #15" w:history="1">
        <w:r w:rsidR="008C5992">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4" w:tooltip="Chen, 2004 #11" w:history="1">
        <w:r w:rsidR="008C5992">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 w:tooltip="Ball, 2002 #18" w:history="1">
        <w:r w:rsidR="008C5992">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2" w:tooltip="Ball, 2004 #19" w:history="1">
        <w:r w:rsidR="008C5992">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9" w:tooltip="Henzinger, 2003 #22" w:history="1">
        <w:r w:rsidR="008C5992">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6" w:tooltip="Beyer, 2007 #24" w:history="1">
        <w:r w:rsidR="008C5992">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2" w:tooltip="Chaki, 2003 #8" w:history="1">
        <w:r w:rsidR="008C5992">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0" w:tooltip="Holzmann, 1997 #43" w:history="1">
        <w:r w:rsidR="008C5992">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7" w:tooltip="Havelund, 2000 #225" w:history="1">
        <w:r w:rsidR="008C5992">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8" w:tooltip="Cimatti, 1999 #226" w:history="1">
        <w:r w:rsidR="008C5992">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7" w:tooltip="Cimatti, 2002 #227" w:history="1">
        <w:r w:rsidR="008C5992">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81" w:tooltip="贺志宏报告20110412, 2001 #126" w:history="1">
        <w:r w:rsidR="008C5992">
          <w:rPr>
            <w:rFonts w:ascii="Times New Roman" w:eastAsia="宋体" w:hAnsi="宋体" w:cs="Times New Roman"/>
            <w:kern w:val="0"/>
            <w:szCs w:val="21"/>
          </w:rPr>
          <w:t>贺志宏报告</w:t>
        </w:r>
        <w:r w:rsidR="008C5992">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74" w:tooltip="Schwarz, 2005 #234" w:history="1">
        <w:r w:rsidR="008C5992">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48" w:tooltip="Henzinger, 2002 #1" w:history="1">
        <w:r w:rsidR="008C5992">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1" w:tooltip="Clarke, 2000 #233" w:history="1">
        <w:r w:rsidR="008C5992">
          <w:rPr>
            <w:noProof/>
            <w:color w:val="000000"/>
          </w:rPr>
          <w:t>Clarke 2000</w:t>
        </w:r>
      </w:hyperlink>
      <w:r w:rsidR="007753A1">
        <w:rPr>
          <w:noProof/>
          <w:color w:val="000000"/>
        </w:rPr>
        <w:t xml:space="preserve">; </w:t>
      </w:r>
      <w:hyperlink w:anchor="_ENREF_78" w:tooltip="Wang, 2007 #240" w:history="1">
        <w:r w:rsidR="008C5992">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4" w:name="_Toc318805891"/>
      <w:r w:rsidRPr="00F86B87">
        <w:rPr>
          <w:rFonts w:hint="eastAsia"/>
        </w:rPr>
        <w:t>定理证明</w:t>
      </w:r>
      <w:bookmarkEnd w:id="24"/>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2" w:tooltip="Riazanov, 2002 #232" w:history="1">
        <w:r w:rsidR="008C5992">
          <w:rPr>
            <w:rFonts w:hAnsi="宋体"/>
            <w:noProof/>
            <w:kern w:val="0"/>
            <w:szCs w:val="21"/>
          </w:rPr>
          <w:t>Riazanov 2002</w:t>
        </w:r>
      </w:hyperlink>
      <w:r w:rsidR="00E43206">
        <w:rPr>
          <w:rFonts w:hAnsi="宋体"/>
          <w:noProof/>
          <w:kern w:val="0"/>
          <w:szCs w:val="21"/>
        </w:rPr>
        <w:t xml:space="preserve">; </w:t>
      </w:r>
      <w:hyperlink w:anchor="_ENREF_30" w:tooltip="Detlefs, 2005 #230" w:history="1">
        <w:r w:rsidR="008C5992">
          <w:rPr>
            <w:rFonts w:hAnsi="宋体"/>
            <w:noProof/>
            <w:kern w:val="0"/>
            <w:szCs w:val="21"/>
          </w:rPr>
          <w:t>Detlefs 2005</w:t>
        </w:r>
      </w:hyperlink>
      <w:r w:rsidR="00E43206">
        <w:rPr>
          <w:rFonts w:hAnsi="宋体"/>
          <w:noProof/>
          <w:kern w:val="0"/>
          <w:szCs w:val="21"/>
        </w:rPr>
        <w:t xml:space="preserve">; </w:t>
      </w:r>
      <w:hyperlink w:anchor="_ENREF_5" w:tooltip="Barrett, 2007 #229" w:history="1">
        <w:r w:rsidR="008C5992">
          <w:rPr>
            <w:rFonts w:hAnsi="宋体"/>
            <w:noProof/>
            <w:kern w:val="0"/>
            <w:szCs w:val="21"/>
          </w:rPr>
          <w:t>Barrett 2007</w:t>
        </w:r>
      </w:hyperlink>
      <w:r w:rsidR="00E43206">
        <w:rPr>
          <w:rFonts w:hAnsi="宋体"/>
          <w:noProof/>
          <w:kern w:val="0"/>
          <w:szCs w:val="21"/>
        </w:rPr>
        <w:t xml:space="preserve">; </w:t>
      </w:r>
      <w:hyperlink w:anchor="_ENREF_24" w:tooltip="Conchon, 2008 #231" w:history="1">
        <w:r w:rsidR="008C5992">
          <w:rPr>
            <w:rFonts w:hAnsi="宋体"/>
            <w:noProof/>
            <w:kern w:val="0"/>
            <w:szCs w:val="21"/>
          </w:rPr>
          <w:t>Conchon 2008</w:t>
        </w:r>
      </w:hyperlink>
      <w:r w:rsidR="00E43206">
        <w:rPr>
          <w:rFonts w:hAnsi="宋体"/>
          <w:noProof/>
          <w:kern w:val="0"/>
          <w:szCs w:val="21"/>
        </w:rPr>
        <w:t xml:space="preserve">; </w:t>
      </w:r>
      <w:hyperlink w:anchor="_ENREF_65" w:tooltip="Moura, 2008 #228" w:history="1">
        <w:r w:rsidR="008C5992">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r w:rsidRPr="00242B8B">
        <w:rPr>
          <w:rFonts w:hint="eastAsia"/>
        </w:rPr>
        <w:t>符号执行</w:t>
      </w:r>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57" w:tooltip="King, 1976 #247" w:history="1">
        <w:r w:rsidR="008C5992">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通过约束求解的办法，检测是否有发生错误的可能。该方法很</w:t>
      </w:r>
      <w:r w:rsidRPr="00F47E57">
        <w:rPr>
          <w:rFonts w:hint="eastAsia"/>
        </w:rPr>
        <w:lastRenderedPageBreak/>
        <w:t>好的克服了在静态测试时不能确定程序中变量值的问题。</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p>
    <w:p w:rsidR="00B04262" w:rsidRPr="00555D39" w:rsidRDefault="00B85458"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p>
    <w:p w:rsidR="00BF63AC" w:rsidRPr="003B1AEB" w:rsidRDefault="0036039A" w:rsidP="003B1AEB">
      <w:pPr>
        <w:pStyle w:val="30"/>
        <w:numPr>
          <w:ilvl w:val="0"/>
          <w:numId w:val="10"/>
        </w:numPr>
      </w:pPr>
      <w:bookmarkStart w:id="25" w:name="_Toc318805892"/>
      <w:r w:rsidRPr="003B1AEB">
        <w:rPr>
          <w:rFonts w:hint="eastAsia"/>
        </w:rPr>
        <w:t>谓词抽象</w:t>
      </w:r>
      <w:bookmarkEnd w:id="25"/>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8" w:tooltip="Graf, 1997 #244" w:history="1">
        <w:r w:rsidR="008C5992">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3" w:tooltip="Ball, 2001 #21" w:history="1">
        <w:r w:rsidR="008C5992">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2" w:tooltip="Flanagan, 2002 #207" w:history="1">
        <w:r w:rsidR="008C5992">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29" w:tooltip="Das, 2003 #7" w:history="1">
        <w:r w:rsidR="008C5992">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82" w:tooltip="屈婉霞，李暾，郭阳，杨晓东, 2008 #10" w:history="1">
        <w:r w:rsidR="008C5992">
          <w:rPr>
            <w:rFonts w:ascii="Times New Roman" w:eastAsia="宋体" w:hAnsi="宋体" w:cs="Times New Roman"/>
            <w:noProof/>
            <w:kern w:val="0"/>
            <w:szCs w:val="21"/>
          </w:rPr>
          <w:t>屈婉霞，李暾，郭阳，杨晓东</w:t>
        </w:r>
        <w:r w:rsidR="008C5992">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9" w:tooltip="Lahiri, 2004 #238" w:history="1">
        <w:r w:rsidR="008C5992">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3" w:tooltip="Chaki, 2003 #30" w:history="1">
        <w:r w:rsidR="008C5992">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6" w:name="_Toc318805893"/>
      <w:r w:rsidRPr="00D23A0C">
        <w:rPr>
          <w:rFonts w:hint="eastAsia"/>
        </w:rPr>
        <w:t>难点</w:t>
      </w:r>
      <w:bookmarkEnd w:id="26"/>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0" w:tooltip="Gulwani, 2009 #83" w:history="1">
        <w:r w:rsidR="008C5992">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1" w:tooltip="Gulwani, 2009 #95" w:history="1">
        <w:r w:rsidR="008C5992">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4" w:tooltip="Gulwani, 2010 #84" w:history="1">
        <w:r w:rsidR="008C5992">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wgQ2hha3JhYm9y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</w:fldData>
        </w:fldChar>
      </w:r>
      <w:r w:rsidR="002D1991">
        <w:rPr>
          <w:rFonts w:ascii="Times New Roman" w:eastAsia="宋体" w:hAnsi="宋体" w:cs="Times New Roman"/>
          <w:kern w:val="0"/>
          <w:szCs w:val="21"/>
        </w:rPr>
        <w:instrText xml:space="preserve"> ADDIN EN.CITE </w:instrText>
      </w:r>
      <w:r w:rsidR="002D1991">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wgQ2hha3JhYm9y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</w:fldData>
        </w:fldChar>
      </w:r>
      <w:r w:rsidR="002D1991">
        <w:rPr>
          <w:rFonts w:ascii="Times New Roman" w:eastAsia="宋体" w:hAnsi="宋体" w:cs="Times New Roman"/>
          <w:kern w:val="0"/>
          <w:szCs w:val="21"/>
        </w:rPr>
        <w:instrText xml:space="preserve"> ADDIN EN.CITE.DATA </w:instrText>
      </w:r>
      <w:r w:rsidR="002D1991">
        <w:rPr>
          <w:rFonts w:ascii="Times New Roman" w:eastAsia="宋体" w:hAnsi="宋体" w:cs="Times New Roman"/>
          <w:kern w:val="0"/>
          <w:szCs w:val="21"/>
        </w:rPr>
      </w:r>
      <w:r w:rsidR="002D1991">
        <w:rPr>
          <w:rFonts w:ascii="Times New Roman" w:eastAsia="宋体" w:hAnsi="宋体" w:cs="Times New Roman"/>
          <w:kern w:val="0"/>
          <w:szCs w:val="21"/>
        </w:rPr>
        <w:fldChar w:fldCharType="end"/>
      </w:r>
      <w:r w:rsidR="001E4E14">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9" w:tooltip="Bourdoncle, 1993 #217" w:history="1">
        <w:r w:rsidR="008C5992">
          <w:rPr>
            <w:rFonts w:ascii="Times New Roman" w:eastAsia="宋体" w:hAnsi="宋体" w:cs="Times New Roman"/>
            <w:noProof/>
            <w:kern w:val="0"/>
            <w:szCs w:val="21"/>
          </w:rPr>
          <w:t>Bourdoncle 1993</w:t>
        </w:r>
      </w:hyperlink>
      <w:r w:rsidR="002D1991">
        <w:rPr>
          <w:rFonts w:ascii="Times New Roman" w:eastAsia="宋体" w:hAnsi="宋体" w:cs="Times New Roman"/>
          <w:noProof/>
          <w:kern w:val="0"/>
          <w:szCs w:val="21"/>
        </w:rPr>
        <w:t xml:space="preserve">; </w:t>
      </w:r>
      <w:hyperlink w:anchor="_ENREF_35" w:tooltip="Gopan, 2006 #51" w:history="1">
        <w:r w:rsidR="008C5992">
          <w:rPr>
            <w:rFonts w:ascii="Times New Roman" w:eastAsia="宋体" w:hAnsi="宋体" w:cs="Times New Roman"/>
            <w:noProof/>
            <w:kern w:val="0"/>
            <w:szCs w:val="21"/>
          </w:rPr>
          <w:t>Gopan 2006</w:t>
        </w:r>
      </w:hyperlink>
      <w:r w:rsidR="002D1991">
        <w:rPr>
          <w:rFonts w:ascii="Times New Roman" w:eastAsia="宋体" w:hAnsi="宋体" w:cs="Times New Roman"/>
          <w:noProof/>
          <w:kern w:val="0"/>
          <w:szCs w:val="21"/>
        </w:rPr>
        <w:t xml:space="preserve">; </w:t>
      </w:r>
      <w:hyperlink w:anchor="_ENREF_36" w:tooltip="Gopan, 2007 #50" w:history="1">
        <w:r w:rsidR="008C5992">
          <w:rPr>
            <w:rFonts w:ascii="Times New Roman" w:eastAsia="宋体" w:hAnsi="宋体" w:cs="Times New Roman"/>
            <w:noProof/>
            <w:kern w:val="0"/>
            <w:szCs w:val="21"/>
          </w:rPr>
          <w:t>Gopan 2007</w:t>
        </w:r>
      </w:hyperlink>
      <w:r w:rsidR="002D1991">
        <w:rPr>
          <w:rFonts w:ascii="Times New Roman" w:eastAsia="宋体" w:hAnsi="宋体" w:cs="Times New Roman"/>
          <w:noProof/>
          <w:kern w:val="0"/>
          <w:szCs w:val="21"/>
        </w:rPr>
        <w:t xml:space="preserve">; </w:t>
      </w:r>
      <w:hyperlink w:anchor="_ENREF_78" w:tooltip="Wang, 2007 #240" w:history="1">
        <w:r w:rsidR="008C5992">
          <w:rPr>
            <w:rFonts w:ascii="Times New Roman" w:eastAsia="宋体" w:hAnsi="宋体" w:cs="Times New Roman"/>
            <w:noProof/>
            <w:kern w:val="0"/>
            <w:szCs w:val="21"/>
          </w:rPr>
          <w:t>Wang, Yang et al. 2007</w:t>
        </w:r>
      </w:hyperlink>
      <w:r w:rsidR="002D1991">
        <w:rPr>
          <w:rFonts w:ascii="Times New Roman" w:eastAsia="宋体" w:hAnsi="宋体" w:cs="Times New Roman"/>
          <w:noProof/>
          <w:kern w:val="0"/>
          <w:szCs w:val="21"/>
        </w:rPr>
        <w:t xml:space="preserve">; </w:t>
      </w:r>
      <w:hyperlink w:anchor="_ENREF_39" w:tooltip="Gulavani, 2008 #239" w:history="1">
        <w:r w:rsidR="008C5992">
          <w:rPr>
            <w:rFonts w:ascii="Times New Roman" w:eastAsia="宋体" w:hAnsi="宋体" w:cs="Times New Roman"/>
            <w:noProof/>
            <w:kern w:val="0"/>
            <w:szCs w:val="21"/>
          </w:rPr>
          <w:t>Gulavani, Chakraborty et al. 2008</w:t>
        </w:r>
      </w:hyperlink>
      <w:r w:rsidR="002D1991">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67" w:tooltip="Moy, 2010 #124" w:history="1">
        <w:r w:rsidR="008C5992">
          <w:rPr>
            <w:rFonts w:ascii="Times New Roman" w:eastAsia="宋体" w:hAnsi="宋体" w:cs="Times New Roman"/>
            <w:noProof/>
            <w:kern w:val="0"/>
            <w:szCs w:val="21"/>
          </w:rPr>
          <w:t>Moy and March</w:t>
        </w:r>
        <w:r w:rsidR="008C5992">
          <w:rPr>
            <w:rFonts w:ascii="Times New Roman" w:eastAsia="宋体" w:hAnsi="宋体" w:cs="Times New Roman"/>
            <w:noProof/>
            <w:kern w:val="0"/>
            <w:szCs w:val="21"/>
          </w:rPr>
          <w:t>é</w:t>
        </w:r>
        <w:r w:rsidR="008C5992">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w:t>
      </w:r>
      <w:r w:rsidR="00C87686">
        <w:rPr>
          <w:rFonts w:ascii="Times New Roman" w:eastAsia="宋体" w:hAnsi="宋体" w:cs="Times New Roman" w:hint="eastAsia"/>
          <w:kern w:val="0"/>
          <w:szCs w:val="21"/>
        </w:rPr>
        <w:lastRenderedPageBreak/>
        <w:t>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7" w:name="_Toc318805894"/>
      <w:r w:rsidRPr="00F07DFD">
        <w:rPr>
          <w:rFonts w:hint="eastAsia"/>
        </w:rPr>
        <w:t>循环的处理方法</w:t>
      </w:r>
      <w:bookmarkEnd w:id="27"/>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4A5E41">
        <w:rPr>
          <w:rFonts w:ascii="Times New Roman" w:eastAsia="宋体" w:hAnsi="宋体" w:cs="Times New Roman" w:hint="eastAsia"/>
          <w:kern w:val="0"/>
          <w:szCs w:val="21"/>
        </w:rPr>
        <w:t>一个循环</w:t>
      </w:r>
      <w:r w:rsidR="004A5E41" w:rsidRPr="004A5E41">
        <w:rPr>
          <w:rFonts w:ascii="Times New Roman" w:eastAsia="宋体" w:hAnsi="宋体" w:cs="Times New Roman"/>
          <w:kern w:val="0"/>
          <w:position w:val="-8"/>
          <w:szCs w:val="21"/>
        </w:rPr>
        <w:object w:dxaOrig="2134" w:dyaOrig="266">
          <v:shape id="_x0000_i1095" type="#_x0000_t75" style="width:106.5pt;height:13.5pt" o:ole="">
            <v:imagedata r:id="rId174" o:title=""/>
          </v:shape>
          <o:OLEObject Type="Embed" ProgID="Equation.Ribbit" ShapeID="_x0000_i1095" DrawAspect="Content" ObjectID="_1392760511" r:id="rId17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p>
    <w:p w:rsidR="004A5E41" w:rsidRDefault="008C260F" w:rsidP="00B41B18">
      <w:pPr>
        <w:pStyle w:val="DisplayEquationAurora"/>
      </w:pPr>
      <w:r>
        <w:tab/>
      </w:r>
      <w:r w:rsidRPr="008C260F">
        <w:rPr>
          <w:position w:val="-8"/>
        </w:rPr>
        <w:object w:dxaOrig="4291" w:dyaOrig="266">
          <v:shape id="_x0000_i1096" type="#_x0000_t75" style="width:214.5pt;height:13.5pt" o:ole="">
            <v:imagedata r:id="rId176" o:title=""/>
          </v:shape>
          <o:OLEObject Type="Embed" ProgID="Equation.Ribbit" ShapeID="_x0000_i1096" DrawAspect="Content" ObjectID="_1392760512" r:id="rId177"/>
        </w:objec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66" w:tooltip="Moy, 2009 #130" w:history="1">
        <w:r w:rsidR="008C5992">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67" w:tooltip="Moy, 2010 #124" w:history="1">
        <w:r w:rsidR="008C5992">
          <w:rPr>
            <w:rFonts w:ascii="Times New Roman" w:eastAsia="宋体" w:hAnsi="宋体" w:cs="Times New Roman"/>
            <w:noProof/>
            <w:kern w:val="0"/>
            <w:szCs w:val="21"/>
          </w:rPr>
          <w:t>Moy and March</w:t>
        </w:r>
        <w:r w:rsidR="008C5992">
          <w:rPr>
            <w:rFonts w:ascii="Times New Roman" w:eastAsia="宋体" w:hAnsi="宋体" w:cs="Times New Roman"/>
            <w:noProof/>
            <w:kern w:val="0"/>
            <w:szCs w:val="21"/>
          </w:rPr>
          <w:t>é</w:t>
        </w:r>
        <w:r w:rsidR="008C5992">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8" w:tooltip="Blanchet, 2003 #190" w:history="1">
        <w:r w:rsidR="008C5992">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3" w:tooltip="Schmitt, 2007 #249" w:history="1">
        <w:r w:rsidR="008C5992">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2" w:tooltip="Flanagan, 2002 #207" w:history="1">
        <w:r w:rsidR="008C5992">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2" w:tooltip="Flanagan, 2002 #207" w:history="1">
        <w:r w:rsidR="008C5992">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2" w:tooltip="Mauborgne, 2004 #210" w:history="1">
        <w:r w:rsidR="008C5992">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环展开的次数。</w:t>
      </w:r>
    </w:p>
    <w:p w:rsidR="00C5143D" w:rsidRPr="00C5143D" w:rsidRDefault="00C5143D" w:rsidP="00C5143D">
      <w:pPr>
        <w:pStyle w:val="30"/>
        <w:numPr>
          <w:ilvl w:val="0"/>
          <w:numId w:val="12"/>
        </w:numPr>
      </w:pPr>
      <w:r w:rsidRPr="00C5143D">
        <w:rPr>
          <w:rFonts w:hint="eastAsia"/>
        </w:rPr>
        <w:t>分支的处理方法</w:t>
      </w:r>
    </w:p>
    <w:p w:rsidR="00E00C63" w:rsidRDefault="00E00C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不敏感</w:t>
      </w:r>
    </w:p>
    <w:p w:rsidR="00E00C63" w:rsidRDefault="000C2AB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忽略路径到达的条件，</w:t>
      </w:r>
      <w:r w:rsidR="00E00C63">
        <w:rPr>
          <w:rFonts w:ascii="Times New Roman" w:eastAsia="宋体" w:hAnsi="宋体" w:cs="Times New Roman" w:hint="eastAsia"/>
          <w:kern w:val="0"/>
          <w:szCs w:val="21"/>
        </w:rPr>
        <w:t>认为所有的路径都会被执行到，</w:t>
      </w:r>
      <w:r>
        <w:rPr>
          <w:rFonts w:ascii="Times New Roman" w:eastAsia="宋体" w:hAnsi="宋体" w:cs="Times New Roman" w:hint="eastAsia"/>
          <w:kern w:val="0"/>
          <w:szCs w:val="21"/>
        </w:rPr>
        <w:t>对它们依次执行分析。</w:t>
      </w:r>
      <w:r w:rsidR="00743494">
        <w:rPr>
          <w:rFonts w:ascii="Times New Roman" w:eastAsia="宋体" w:hAnsi="宋体" w:cs="Times New Roman" w:hint="eastAsia"/>
          <w:kern w:val="0"/>
          <w:szCs w:val="21"/>
        </w:rPr>
        <w:t>精度不高，会带来大量的错误结果。</w:t>
      </w:r>
    </w:p>
    <w:p w:rsid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敏感</w:t>
      </w:r>
    </w:p>
    <w:p w:rsidR="00743494" w:rsidRP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w:t>
      </w:r>
      <w:r w:rsidR="00986D7B">
        <w:rPr>
          <w:rFonts w:ascii="Times New Roman" w:eastAsia="宋体" w:hAnsi="宋体" w:cs="Times New Roman" w:hint="eastAsia"/>
          <w:kern w:val="0"/>
          <w:szCs w:val="21"/>
        </w:rPr>
        <w:lastRenderedPageBreak/>
        <w:t>增长的弊端，使用路径敏感的分析通常只能分析千行代码级别的程序。</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9B32B3"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 w:tooltip="Beyer, 2007 #29" w:history="1">
        <w:r w:rsidR="008C5992">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7C4BD1">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sidR="007C4BD1">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0" w:tooltip="Gulwani, 2009 #83" w:history="1">
        <w:r w:rsidR="008C5992">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sidR="007C4BD1">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sidR="007C4BD1">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9B32B3">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009B32B3">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8" w:tooltip="Kovács, 2009 #149" w:history="1">
        <w:r w:rsidR="008C5992">
          <w:rPr>
            <w:rFonts w:ascii="Times New Roman" w:eastAsia="宋体" w:hAnsi="宋体" w:cs="Times New Roman"/>
            <w:noProof/>
            <w:kern w:val="0"/>
            <w:szCs w:val="21"/>
          </w:rPr>
          <w:t>Kov</w:t>
        </w:r>
        <w:r w:rsidR="008C5992">
          <w:rPr>
            <w:rFonts w:ascii="Times New Roman" w:eastAsia="宋体" w:hAnsi="宋体" w:cs="Times New Roman"/>
            <w:noProof/>
            <w:kern w:val="0"/>
            <w:szCs w:val="21"/>
          </w:rPr>
          <w:t>á</w:t>
        </w:r>
        <w:r w:rsidR="008C5992">
          <w:rPr>
            <w:rFonts w:ascii="Times New Roman" w:eastAsia="宋体" w:hAnsi="宋体" w:cs="Times New Roman"/>
            <w:noProof/>
            <w:kern w:val="0"/>
            <w:szCs w:val="21"/>
          </w:rPr>
          <w:t>cs 2009</w:t>
        </w:r>
      </w:hyperlink>
      <w:r w:rsidR="009B32B3">
        <w:rPr>
          <w:rFonts w:ascii="Times New Roman" w:eastAsia="宋体" w:hAnsi="宋体" w:cs="Times New Roman"/>
          <w:noProof/>
          <w:kern w:val="0"/>
          <w:szCs w:val="21"/>
        </w:rPr>
        <w:t>]</w:t>
      </w:r>
      <w:r w:rsidR="009B32B3">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p>
    <w:p w:rsidR="00B7324A" w:rsidRPr="00F07DFD" w:rsidRDefault="00E00ADA" w:rsidP="00F07DFD">
      <w:pPr>
        <w:pStyle w:val="30"/>
        <w:numPr>
          <w:ilvl w:val="0"/>
          <w:numId w:val="12"/>
        </w:numPr>
      </w:pPr>
      <w:bookmarkStart w:id="28" w:name="_Toc318805895"/>
      <w:r w:rsidRPr="00F07DFD">
        <w:rPr>
          <w:rFonts w:hint="eastAsia"/>
        </w:rPr>
        <w:t>数组的处理方法</w:t>
      </w:r>
      <w:bookmarkEnd w:id="28"/>
    </w:p>
    <w:p w:rsidR="00FA4B49" w:rsidRDefault="00FA4B49"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考虑数组元素内容之间的关系。</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C54BFE">
        <w:rPr>
          <w:rFonts w:ascii="Times New Roman" w:eastAsia="宋体" w:hAnsi="宋体" w:cs="Times New Roman"/>
          <w:kern w:val="0"/>
          <w:szCs w:val="21"/>
        </w:rPr>
        <w:drawing>
          <wp:inline distT="0" distB="0" distL="0" distR="0" wp14:anchorId="61EF4888" wp14:editId="33BE6DBC">
            <wp:extent cx="2858078" cy="1618954"/>
            <wp:effectExtent l="0" t="0" r="0" b="63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863121" cy="1621810"/>
                    </a:xfrm>
                    <a:prstGeom prst="rect">
                      <a:avLst/>
                    </a:prstGeom>
                    <a:noFill/>
                    <a:ln>
                      <a:noFill/>
                    </a:ln>
                    <a:effectLst/>
                    <a:extLst/>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7" w:tooltip="Cousot, 2011 #158" w:history="1">
        <w:r w:rsidR="008C5992">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变量代替数组，所有对数组元素的操作都变为对这个变量的操作，这个变量的状态就代表了数组中各个元素的状态。这种方法不再区分数组元素之间的差异，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opan&lt;/Author&gt;&lt;Year&gt;2005&lt;/Year&gt;&lt;RecNum&gt;166&lt;/RecNum&gt;&lt;DisplayText&gt;[Gopan 2005]&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EndNote&gt;</w:instrText>
      </w:r>
      <w:r w:rsidR="00C2080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7" w:tooltip="Gopan, 2005 #166" w:history="1">
        <w:r w:rsidR="008C5992">
          <w:rPr>
            <w:rFonts w:ascii="Times New Roman" w:eastAsia="宋体" w:hAnsi="宋体" w:cs="Times New Roman"/>
            <w:noProof/>
            <w:kern w:val="0"/>
            <w:szCs w:val="21"/>
          </w:rPr>
          <w:t>Gopan 2005</w:t>
        </w:r>
      </w:hyperlink>
      <w:r w:rsidR="007753A1">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一般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p>
    <w:p w:rsidR="00BB6D83" w:rsidRPr="00BB6D83" w:rsidRDefault="00BB6D83" w:rsidP="00BB6D83">
      <w:pPr>
        <w:pStyle w:val="30"/>
        <w:numPr>
          <w:ilvl w:val="0"/>
          <w:numId w:val="12"/>
        </w:numPr>
      </w:pPr>
      <w:bookmarkStart w:id="29" w:name="_Toc318805896"/>
      <w:r w:rsidRPr="00BB6D83">
        <w:rPr>
          <w:rFonts w:hint="eastAsia"/>
        </w:rPr>
        <w:lastRenderedPageBreak/>
        <w:t>结论</w:t>
      </w:r>
      <w:bookmarkEnd w:id="29"/>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4" w:tooltip="Furia, 2010 #173" w:history="1">
        <w:r w:rsidR="008C5992">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7" w:tooltip="Moy, 2010 #124" w:history="1">
        <w:r w:rsidR="008C5992">
          <w:rPr>
            <w:rFonts w:ascii="Times New Roman" w:eastAsia="宋体" w:hAnsi="宋体" w:cs="Times New Roman"/>
            <w:noProof/>
            <w:kern w:val="0"/>
            <w:szCs w:val="21"/>
          </w:rPr>
          <w:t>Moy and March</w:t>
        </w:r>
        <w:r w:rsidR="008C5992">
          <w:rPr>
            <w:rFonts w:ascii="Times New Roman" w:eastAsia="宋体" w:hAnsi="宋体" w:cs="Times New Roman"/>
            <w:noProof/>
            <w:kern w:val="0"/>
            <w:szCs w:val="21"/>
          </w:rPr>
          <w:t>é</w:t>
        </w:r>
        <w:r w:rsidR="008C5992">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0" w:name="_Toc318805897"/>
      <w:r w:rsidRPr="00015079">
        <w:rPr>
          <w:rFonts w:hint="eastAsia"/>
        </w:rPr>
        <w:lastRenderedPageBreak/>
        <w:t>循环不变式生成技术研究</w:t>
      </w:r>
      <w:bookmarkEnd w:id="30"/>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432B29" w:rsidRPr="00C669BF" w:rsidRDefault="00432B29" w:rsidP="00C669BF">
      <w:pPr>
        <w:pStyle w:val="20"/>
        <w:numPr>
          <w:ilvl w:val="0"/>
          <w:numId w:val="28"/>
        </w:numPr>
        <w:rPr>
          <w:rFonts w:hint="eastAsia"/>
        </w:rPr>
      </w:pPr>
      <w:r w:rsidRPr="00C669BF">
        <w:rPr>
          <w:rFonts w:hint="eastAsia"/>
        </w:rPr>
        <w:t>基于迭代不动点计算</w:t>
      </w:r>
    </w:p>
    <w:p w:rsidR="00432B29"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56" w:tooltip="Kildall, 1973 #235" w:history="1">
        <w:r w:rsidR="008C5992">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p>
    <w:p w:rsidR="0051429D" w:rsidRPr="00364C42" w:rsidRDefault="006B00B1" w:rsidP="00364C42">
      <w:pPr>
        <w:pStyle w:val="20"/>
        <w:numPr>
          <w:ilvl w:val="0"/>
          <w:numId w:val="28"/>
        </w:numPr>
        <w:rPr>
          <w:rFonts w:hint="eastAsia"/>
        </w:rPr>
      </w:pPr>
      <w:r w:rsidRPr="00364C42">
        <w:rPr>
          <w:rFonts w:hint="eastAsia"/>
        </w:rPr>
        <w:t>基于</w:t>
      </w:r>
      <w:r w:rsidR="008F1112">
        <w:rPr>
          <w:rFonts w:hint="eastAsia"/>
        </w:rPr>
        <w:t>参数化</w:t>
      </w:r>
      <w:r w:rsidR="00064C37" w:rsidRPr="00364C42">
        <w:rPr>
          <w:rFonts w:hint="eastAsia"/>
        </w:rPr>
        <w:t>模板</w:t>
      </w:r>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为：</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约束求解问题。最后，使用因式分解或线性规划等方法求参数的数值解；</w:t>
      </w:r>
    </w:p>
    <w:p w:rsidR="00353DED" w:rsidRDefault="00353DED" w:rsidP="00A91FAA">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A91FAA">
        <w:rPr>
          <w:rFonts w:ascii="Times New Roman" w:eastAsia="宋体" w:hAnsi="宋体" w:cs="Times New Roman"/>
          <w:kern w:val="0"/>
          <w:szCs w:val="21"/>
        </w:rPr>
        <w:t>Farkas</w:t>
      </w:r>
      <w:r>
        <w:rPr>
          <w:rFonts w:ascii="Times New Roman" w:eastAsia="宋体" w:hAnsi="宋体" w:cs="Times New Roman" w:hint="eastAsia"/>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00075D" w:rsidRPr="0000075D">
        <w:rPr>
          <w:rFonts w:ascii="Times New Roman" w:eastAsia="宋体" w:hAnsi="宋体" w:cs="Times New Roman"/>
          <w:kern w:val="0"/>
          <w:position w:val="-8"/>
          <w:szCs w:val="21"/>
        </w:rPr>
        <w:object w:dxaOrig="1594" w:dyaOrig="266">
          <v:shape id="_x0000_i1104" type="#_x0000_t75" style="width:79.5pt;height:13.5pt" o:ole="">
            <v:imagedata r:id="rId179" o:title=""/>
          </v:shape>
          <o:OLEObject Type="Embed" ProgID="Equation.Ribbit" ShapeID="_x0000_i1104" DrawAspect="Content" ObjectID="_1392760513" r:id="rId180"/>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93439E" w:rsidP="001114AF">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93439E">
        <w:rPr>
          <w:rFonts w:ascii="Times New Roman" w:eastAsia="宋体" w:hAnsi="宋体" w:cs="Times New Roman"/>
          <w:kern w:val="0"/>
          <w:position w:val="-42"/>
          <w:szCs w:val="21"/>
        </w:rPr>
        <w:object w:dxaOrig="4868" w:dyaOrig="950">
          <v:shape id="_x0000_i1119" type="#_x0000_t75" style="width:243.75pt;height:47.25pt" o:ole="">
            <v:imagedata r:id="rId181" o:title=""/>
          </v:shape>
          <o:OLEObject Type="Embed" ProgID="Equation.Ribbit" ShapeID="_x0000_i1119" DrawAspect="Content" ObjectID="_1392760514" r:id="rId182"/>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如果</w:t>
      </w:r>
      <w:r w:rsidRPr="009138AC">
        <w:rPr>
          <w:rFonts w:ascii="Times New Roman" w:eastAsia="宋体" w:hAnsi="宋体" w:cs="Times New Roman"/>
          <w:kern w:val="0"/>
          <w:szCs w:val="21"/>
        </w:rPr>
        <w:object w:dxaOrig="153" w:dyaOrig="238">
          <v:shape id="_x0000_i1122" type="#_x0000_t75" style="width:7.5pt;height:12pt" o:ole="">
            <v:imagedata r:id="rId183" o:title=""/>
          </v:shape>
          <o:OLEObject Type="Embed" ProgID="Equation.Ribbit" ShapeID="_x0000_i1122" DrawAspect="Content" ObjectID="_1392760515" r:id="rId184"/>
        </w:object>
      </w:r>
      <w:r>
        <w:rPr>
          <w:rFonts w:ascii="Times New Roman" w:eastAsia="宋体" w:hAnsi="宋体" w:cs="Times New Roman" w:hint="eastAsia"/>
          <w:kern w:val="0"/>
          <w:szCs w:val="21"/>
        </w:rPr>
        <w:t>可满足，则可以使得仿射不等式</w:t>
      </w:r>
      <w:r w:rsidR="0003423F" w:rsidRPr="009138AC">
        <w:rPr>
          <w:rFonts w:ascii="Times New Roman" w:eastAsia="宋体" w:hAnsi="宋体" w:cs="Times New Roman"/>
          <w:kern w:val="0"/>
          <w:szCs w:val="21"/>
        </w:rPr>
        <w:object w:dxaOrig="2878" w:dyaOrig="226">
          <v:shape id="_x0000_i1123" type="#_x0000_t75" style="width:2in;height:11.25pt" o:ole="">
            <v:imagedata r:id="rId185" o:title=""/>
          </v:shape>
          <o:OLEObject Type="Embed" ProgID="Equation.Ribbit" ShapeID="_x0000_i1123" DrawAspect="Content" ObjectID="_1392760516" r:id="rId186"/>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03423F" w:rsidRPr="009138AC">
        <w:rPr>
          <w:rFonts w:ascii="Times New Roman" w:eastAsia="宋体" w:hAnsi="宋体" w:cs="Times New Roman"/>
          <w:kern w:val="0"/>
          <w:szCs w:val="21"/>
        </w:rPr>
        <w:object w:dxaOrig="1350" w:dyaOrig="230">
          <v:shape id="_x0000_i1124" type="#_x0000_t75" style="width:67.5pt;height:11.25pt" o:ole="">
            <v:imagedata r:id="rId187" o:title=""/>
          </v:shape>
          <o:OLEObject Type="Embed" ProgID="Equation.Ribbit" ShapeID="_x0000_i1124" DrawAspect="Content" ObjectID="_1392760517" r:id="rId188"/>
        </w:object>
      </w:r>
      <w:r w:rsidR="0003423F">
        <w:rPr>
          <w:rFonts w:ascii="Times New Roman" w:eastAsia="宋体" w:hAnsi="宋体" w:cs="Times New Roman" w:hint="eastAsia"/>
          <w:kern w:val="0"/>
          <w:szCs w:val="21"/>
        </w:rPr>
        <w:t>使得</w:t>
      </w:r>
      <w:r w:rsidR="0003423F" w:rsidRPr="009138AC">
        <w:rPr>
          <w:rFonts w:ascii="Times New Roman" w:eastAsia="宋体" w:hAnsi="宋体" w:cs="Times New Roman"/>
          <w:kern w:val="0"/>
          <w:szCs w:val="21"/>
        </w:rPr>
        <w:object w:dxaOrig="5354" w:dyaOrig="568">
          <v:shape id="_x0000_i1121" type="#_x0000_t75" style="width:267.75pt;height:28.5pt" o:ole="">
            <v:imagedata r:id="rId189" o:title=""/>
          </v:shape>
          <o:OLEObject Type="Embed" ProgID="Equation.Ribbit" ShapeID="_x0000_i1121" DrawAspect="Content" ObjectID="_1392760518" r:id="rId190"/>
        </w:object>
      </w:r>
      <w:r w:rsidR="0003423F">
        <w:rPr>
          <w:rFonts w:ascii="Times New Roman" w:eastAsia="宋体" w:hAnsi="宋体" w:cs="Times New Roman" w:hint="eastAsia"/>
          <w:kern w:val="0"/>
          <w:szCs w:val="21"/>
        </w:rPr>
        <w:t>；</w:t>
      </w:r>
      <w:r w:rsidR="0003423F" w:rsidRPr="009138AC">
        <w:rPr>
          <w:rFonts w:ascii="Times New Roman" w:eastAsia="宋体" w:hAnsi="宋体" w:cs="Times New Roman"/>
          <w:kern w:val="0"/>
          <w:szCs w:val="21"/>
        </w:rPr>
        <w:object w:dxaOrig="153" w:dyaOrig="238">
          <v:shape id="_x0000_i1105" type="#_x0000_t75" style="width:7.5pt;height:12pt" o:ole="">
            <v:imagedata r:id="rId183" o:title=""/>
          </v:shape>
          <o:OLEObject Type="Embed" ProgID="Equation.Ribbit" ShapeID="_x0000_i1105" DrawAspect="Content" ObjectID="_1392760519" r:id="rId191"/>
        </w:object>
      </w:r>
      <w:r w:rsidR="0003423F">
        <w:rPr>
          <w:rFonts w:ascii="Times New Roman" w:eastAsia="宋体" w:hAnsi="宋体" w:cs="Times New Roman" w:hint="eastAsia"/>
          <w:kern w:val="0"/>
          <w:szCs w:val="21"/>
        </w:rPr>
        <w:t>不满足当且仅当</w:t>
      </w:r>
      <w:r w:rsidR="009138AC" w:rsidRPr="009138AC">
        <w:rPr>
          <w:rFonts w:ascii="Times New Roman" w:eastAsia="宋体" w:hAnsi="宋体" w:cs="Times New Roman"/>
          <w:kern w:val="0"/>
          <w:szCs w:val="21"/>
        </w:rPr>
        <w:object w:dxaOrig="153" w:dyaOrig="238">
          <v:shape id="_x0000_i1106" type="#_x0000_t75" style="width:7.5pt;height:12pt" o:ole="">
            <v:imagedata r:id="rId183" o:title=""/>
          </v:shape>
          <o:OLEObject Type="Embed" ProgID="Equation.Ribbit" ShapeID="_x0000_i1106" DrawAspect="Content" ObjectID="_1392760520" r:id="rId192"/>
        </w:object>
      </w:r>
      <w:r w:rsidR="009138AC">
        <w:rPr>
          <w:rFonts w:ascii="Times New Roman" w:eastAsia="宋体" w:hAnsi="宋体" w:cs="Times New Roman" w:hint="eastAsia"/>
          <w:kern w:val="0"/>
          <w:szCs w:val="21"/>
        </w:rPr>
        <w:t>使得</w:t>
      </w:r>
      <w:r w:rsidR="009138AC" w:rsidRPr="009138AC">
        <w:rPr>
          <w:rFonts w:ascii="Times New Roman" w:eastAsia="宋体" w:hAnsi="宋体" w:cs="Times New Roman"/>
          <w:kern w:val="0"/>
          <w:szCs w:val="21"/>
        </w:rPr>
        <w:object w:dxaOrig="674" w:dyaOrig="228">
          <v:shape id="_x0000_i1107" type="#_x0000_t75" style="width:33.75pt;height:11.25pt" o:ole="">
            <v:imagedata r:id="rId193" o:title=""/>
          </v:shape>
          <o:OLEObject Type="Embed" ProgID="Equation.Ribbit" ShapeID="_x0000_i1107" DrawAspect="Content" ObjectID="_1392760521" r:id="rId194"/>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变量</w:t>
      </w:r>
      <w:r w:rsidRPr="0000075D">
        <w:rPr>
          <w:rFonts w:ascii="Times New Roman" w:eastAsia="宋体" w:hAnsi="宋体" w:cs="Times New Roman"/>
          <w:kern w:val="0"/>
          <w:position w:val="-8"/>
          <w:szCs w:val="21"/>
        </w:rPr>
        <w:object w:dxaOrig="1594" w:dyaOrig="266">
          <v:shape id="_x0000_i1108" type="#_x0000_t75" style="width:79.5pt;height:13.5pt" o:ole="">
            <v:imagedata r:id="rId179" o:title=""/>
          </v:shape>
          <o:OLEObject Type="Embed" ProgID="Equation.Ribbit" ShapeID="_x0000_i1108" DrawAspect="Content" ObjectID="_1392760522" r:id="rId195"/>
        </w:object>
      </w:r>
      <w:r>
        <w:rPr>
          <w:rFonts w:ascii="Times New Roman" w:eastAsia="宋体" w:hAnsi="宋体" w:cs="Times New Roman" w:hint="eastAsia"/>
          <w:kern w:val="0"/>
          <w:szCs w:val="21"/>
        </w:rPr>
        <w:t>上的模板是一个仿射表达式</w:t>
      </w:r>
      <w:r w:rsidRPr="008C5992">
        <w:rPr>
          <w:rFonts w:ascii="Times New Roman" w:eastAsia="宋体" w:hAnsi="宋体" w:cs="Times New Roman"/>
          <w:kern w:val="0"/>
          <w:position w:val="-6"/>
          <w:szCs w:val="21"/>
        </w:rPr>
        <w:object w:dxaOrig="2462" w:dyaOrig="206">
          <v:shape id="_x0000_i1109" type="#_x0000_t75" style="width:123pt;height:10.5pt" o:ole="">
            <v:imagedata r:id="rId196" o:title=""/>
          </v:shape>
          <o:OLEObject Type="Embed" ProgID="Equation.Ribbit" ShapeID="_x0000_i1109" DrawAspect="Content" ObjectID="_1392760523" r:id="rId197"/>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9F0941" w:rsidRPr="009F0941">
        <w:rPr>
          <w:rFonts w:ascii="Times New Roman" w:eastAsia="宋体" w:hAnsi="宋体" w:cs="Times New Roman"/>
          <w:kern w:val="0"/>
          <w:position w:val="-6"/>
          <w:szCs w:val="21"/>
        </w:rPr>
        <w:object w:dxaOrig="399" w:dyaOrig="268">
          <v:shape id="_x0000_i1111" type="#_x0000_t75" style="width:20.25pt;height:13.5pt" o:ole="">
            <v:imagedata r:id="rId198" o:title=""/>
          </v:shape>
          <o:OLEObject Type="Embed" ProgID="Equation.Ribbit" ShapeID="_x0000_i1111" DrawAspect="Content" ObjectID="_1392760524" r:id="rId199"/>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9F0941" w:rsidRPr="009F0941">
        <w:rPr>
          <w:rFonts w:ascii="Times New Roman" w:eastAsia="宋体" w:hAnsi="宋体" w:cs="Times New Roman"/>
          <w:kern w:val="0"/>
          <w:position w:val="-6"/>
          <w:szCs w:val="21"/>
        </w:rPr>
        <w:object w:dxaOrig="118" w:dyaOrig="183">
          <v:shape id="_x0000_i1112" type="#_x0000_t75" style="width:6pt;height:9pt" o:ole="">
            <v:imagedata r:id="rId200" o:title=""/>
          </v:shape>
          <o:OLEObject Type="Embed" ProgID="Equation.Ribbit" ShapeID="_x0000_i1112" DrawAspect="Content" ObjectID="_1392760525" r:id="rId201"/>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9F0941" w:rsidRPr="009F0941">
        <w:rPr>
          <w:rFonts w:ascii="Times New Roman" w:eastAsia="宋体" w:hAnsi="宋体" w:cs="Times New Roman"/>
          <w:kern w:val="0"/>
          <w:position w:val="-8"/>
          <w:szCs w:val="21"/>
        </w:rPr>
        <w:object w:dxaOrig="1076" w:dyaOrig="286">
          <v:shape id="_x0000_i1114" type="#_x0000_t75" style="width:54pt;height:14.25pt" o:ole="">
            <v:imagedata r:id="rId202" o:title=""/>
          </v:shape>
          <o:OLEObject Type="Embed" ProgID="Equation.Ribbit" ShapeID="_x0000_i1114" DrawAspect="Content" ObjectID="_1392760526" r:id="rId203"/>
        </w:object>
      </w:r>
      <w:r w:rsidR="009F0941">
        <w:rPr>
          <w:rFonts w:ascii="Times New Roman" w:eastAsia="宋体" w:hAnsi="宋体" w:cs="Times New Roman" w:hint="eastAsia"/>
          <w:kern w:val="0"/>
          <w:szCs w:val="21"/>
        </w:rPr>
        <w:t>或</w:t>
      </w:r>
      <w:r w:rsidR="009F0941" w:rsidRPr="009F0941">
        <w:rPr>
          <w:rFonts w:ascii="Times New Roman" w:eastAsia="宋体" w:hAnsi="宋体" w:cs="Times New Roman"/>
          <w:kern w:val="0"/>
          <w:position w:val="-6"/>
          <w:szCs w:val="21"/>
        </w:rPr>
        <w:object w:dxaOrig="714" w:dyaOrig="234">
          <v:shape id="_x0000_i1113" type="#_x0000_t75" style="width:36pt;height:12pt" o:ole="">
            <v:imagedata r:id="rId204" o:title=""/>
          </v:shape>
          <o:OLEObject Type="Embed" ProgID="Equation.Ribbit" ShapeID="_x0000_i1113" DrawAspect="Content" ObjectID="_1392760527" r:id="rId205"/>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321621" w:rsidRPr="00321621">
        <w:rPr>
          <w:rFonts w:ascii="Times New Roman" w:eastAsia="宋体" w:hAnsi="宋体" w:cs="Times New Roman"/>
          <w:kern w:val="0"/>
          <w:position w:val="-6"/>
          <w:szCs w:val="21"/>
        </w:rPr>
        <w:object w:dxaOrig="130" w:dyaOrig="232">
          <v:shape id="_x0000_i1110" type="#_x0000_t75" style="width:6.75pt;height:11.25pt" o:ole="">
            <v:imagedata r:id="rId206" o:title=""/>
          </v:shape>
          <o:OLEObject Type="Embed" ProgID="Equation.Ribbit" ShapeID="_x0000_i1110" DrawAspect="Content" ObjectID="_1392760528" r:id="rId207"/>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9F0941" w:rsidRPr="009F0941">
        <w:rPr>
          <w:rFonts w:ascii="Times New Roman" w:eastAsia="宋体" w:hAnsi="宋体" w:cs="Times New Roman"/>
          <w:kern w:val="0"/>
          <w:position w:val="-6"/>
          <w:szCs w:val="21"/>
        </w:rPr>
        <w:object w:dxaOrig="1162" w:dyaOrig="236">
          <v:shape id="_x0000_i1115" type="#_x0000_t75" style="width:57.75pt;height:12pt" o:ole="">
            <v:imagedata r:id="rId208" o:title=""/>
          </v:shape>
          <o:OLEObject Type="Embed" ProgID="Equation.Ribbit" ShapeID="_x0000_i1115" DrawAspect="Content" ObjectID="_1392760529" r:id="rId209"/>
        </w:object>
      </w:r>
      <w:r w:rsidR="009F0941">
        <w:rPr>
          <w:rFonts w:ascii="Times New Roman" w:eastAsia="宋体" w:hAnsi="宋体" w:cs="Times New Roman" w:hint="eastAsia"/>
          <w:kern w:val="0"/>
          <w:szCs w:val="21"/>
        </w:rPr>
        <w:t>，所支持的不变式模板</w:t>
      </w:r>
      <w:r w:rsidR="008D3252" w:rsidRPr="008D3252">
        <w:rPr>
          <w:rFonts w:ascii="Times New Roman" w:eastAsia="宋体" w:hAnsi="宋体" w:cs="Times New Roman"/>
          <w:kern w:val="0"/>
          <w:position w:val="-6"/>
          <w:szCs w:val="21"/>
        </w:rPr>
        <w:object w:dxaOrig="634" w:dyaOrig="232">
          <v:shape id="_x0000_i1116" type="#_x0000_t75" style="width:31.5pt;height:11.25pt" o:ole="">
            <v:imagedata r:id="rId210" o:title=""/>
          </v:shape>
          <o:OLEObject Type="Embed" ProgID="Equation.Ribbit" ShapeID="_x0000_i1116" DrawAspect="Content" ObjectID="_1392760530" r:id="rId211"/>
        </w:object>
      </w:r>
      <w:r w:rsidR="008D3252">
        <w:rPr>
          <w:rFonts w:ascii="Times New Roman" w:eastAsia="宋体" w:hAnsi="宋体" w:cs="Times New Roman" w:hint="eastAsia"/>
          <w:kern w:val="0"/>
          <w:szCs w:val="21"/>
        </w:rPr>
        <w:t>，字典序序列函数模板</w:t>
      </w:r>
      <w:r w:rsidR="008D3252" w:rsidRPr="008D3252">
        <w:rPr>
          <w:rFonts w:ascii="Times New Roman" w:eastAsia="宋体" w:hAnsi="宋体" w:cs="Times New Roman"/>
          <w:kern w:val="0"/>
          <w:position w:val="-8"/>
          <w:szCs w:val="21"/>
        </w:rPr>
        <w:object w:dxaOrig="1474" w:dyaOrig="288">
          <v:shape id="_x0000_i1117" type="#_x0000_t75" style="width:73.5pt;height:14.25pt" o:ole="">
            <v:imagedata r:id="rId212" o:title=""/>
          </v:shape>
          <o:OLEObject Type="Embed" ProgID="Equation.Ribbit" ShapeID="_x0000_i1117" DrawAspect="Content" ObjectID="_1392760531" r:id="rId213"/>
        </w:object>
      </w:r>
      <w:r w:rsidR="008D3252">
        <w:rPr>
          <w:rFonts w:ascii="Times New Roman" w:eastAsia="宋体" w:hAnsi="宋体" w:cs="Times New Roman" w:hint="eastAsia"/>
          <w:kern w:val="0"/>
          <w:szCs w:val="21"/>
        </w:rPr>
        <w:t>，使用如</w:t>
      </w:r>
      <w:r w:rsidR="008D3252">
        <w:rPr>
          <w:rFonts w:ascii="Times New Roman" w:eastAsia="宋体" w:hAnsi="宋体" w:cs="Times New Roman" w:hint="eastAsia"/>
          <w:kern w:val="0"/>
          <w:szCs w:val="21"/>
        </w:rPr>
        <w:lastRenderedPageBreak/>
        <w:t>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初始化</w:t>
      </w:r>
    </w:p>
    <w:p w:rsidR="00BD64E4" w:rsidRDefault="0093439E" w:rsidP="00BD64E4">
      <w:pPr>
        <w:autoSpaceDE w:val="0"/>
        <w:autoSpaceDN w:val="0"/>
        <w:adjustRightInd w:val="0"/>
        <w:spacing w:line="360" w:lineRule="auto"/>
        <w:ind w:firstLineChars="200" w:firstLine="420"/>
        <w:jc w:val="left"/>
        <w:rPr>
          <w:rFonts w:hint="eastAsia"/>
        </w:rPr>
      </w:pPr>
      <w:r w:rsidRPr="00BD64E4">
        <w:rPr>
          <w:position w:val="-20"/>
        </w:rPr>
        <w:object w:dxaOrig="1120" w:dyaOrig="522">
          <v:shape id="_x0000_i1118" type="#_x0000_t75" style="width:56.25pt;height:26.25pt" o:ole="">
            <v:imagedata r:id="rId214" o:title=""/>
          </v:shape>
          <o:OLEObject Type="Embed" ProgID="Equation.Ribbit" ShapeID="_x0000_i1118" DrawAspect="Content" ObjectID="_1392760532" r:id="rId215"/>
        </w:object>
      </w:r>
    </w:p>
    <w:p w:rsidR="0093439E" w:rsidRDefault="0093439E" w:rsidP="00BD64E4">
      <w:pPr>
        <w:autoSpaceDE w:val="0"/>
        <w:autoSpaceDN w:val="0"/>
        <w:adjustRightInd w:val="0"/>
        <w:spacing w:line="360" w:lineRule="auto"/>
        <w:ind w:firstLineChars="200" w:firstLine="420"/>
        <w:jc w:val="left"/>
        <w:rPr>
          <w:rFonts w:hint="eastAsia"/>
        </w:rPr>
      </w:pPr>
      <w:r>
        <w:rPr>
          <w:rFonts w:hint="eastAsia"/>
        </w:rPr>
        <w:t>禁用：转换关系</w:t>
      </w:r>
      <w:r w:rsidRPr="0093439E">
        <w:rPr>
          <w:position w:val="-6"/>
        </w:rPr>
        <w:object w:dxaOrig="612" w:dyaOrig="236">
          <v:shape id="_x0000_i1120" type="#_x0000_t75" style="width:30.75pt;height:12pt" o:ole="">
            <v:imagedata r:id="rId216" o:title=""/>
          </v:shape>
          <o:OLEObject Type="Embed" ProgID="Equation.Ribbit" ShapeID="_x0000_i1120" DrawAspect="Content" ObjectID="_1392760533" r:id="rId217"/>
        </w:object>
      </w:r>
      <w:r>
        <w:rPr>
          <w:rFonts w:hint="eastAsia"/>
        </w:rPr>
        <w:t>和不变式互相矛盾，即存在“</w:t>
      </w:r>
      <w:r>
        <w:rPr>
          <w:rFonts w:hint="eastAsia"/>
        </w:rPr>
        <w:t>dead code</w:t>
      </w:r>
      <w:r>
        <w:rPr>
          <w:rFonts w:hint="eastAsia"/>
        </w:rPr>
        <w:t>”</w:t>
      </w:r>
    </w:p>
    <w:p w:rsidR="0093439E" w:rsidRDefault="00B5742F" w:rsidP="00BD64E4">
      <w:pPr>
        <w:autoSpaceDE w:val="0"/>
        <w:autoSpaceDN w:val="0"/>
        <w:adjustRightInd w:val="0"/>
        <w:spacing w:line="360" w:lineRule="auto"/>
        <w:ind w:firstLineChars="200" w:firstLine="420"/>
        <w:jc w:val="left"/>
        <w:rPr>
          <w:rFonts w:hint="eastAsia"/>
        </w:rPr>
      </w:pPr>
      <w:r w:rsidRPr="00B5742F">
        <w:rPr>
          <w:position w:val="-14"/>
        </w:rPr>
        <w:object w:dxaOrig="1812" w:dyaOrig="734">
          <v:shape id="_x0000_i1127" type="#_x0000_t75" style="width:90.75pt;height:36.75pt" o:ole="">
            <v:imagedata r:id="rId218" o:title=""/>
          </v:shape>
          <o:OLEObject Type="Embed" ProgID="Equation.Ribbit" ShapeID="_x0000_i1127" DrawAspect="Content" ObjectID="_1392760534" r:id="rId219"/>
        </w:object>
      </w:r>
    </w:p>
    <w:p w:rsidR="0093439E" w:rsidRDefault="0093439E" w:rsidP="00BD64E4">
      <w:pPr>
        <w:autoSpaceDE w:val="0"/>
        <w:autoSpaceDN w:val="0"/>
        <w:adjustRightInd w:val="0"/>
        <w:spacing w:line="360" w:lineRule="auto"/>
        <w:ind w:firstLineChars="200" w:firstLine="420"/>
        <w:jc w:val="left"/>
        <w:rPr>
          <w:rFonts w:hint="eastAsia"/>
        </w:rPr>
      </w:pPr>
      <w:r>
        <w:rPr>
          <w:rFonts w:hint="eastAsia"/>
        </w:rPr>
        <w:t>连续</w:t>
      </w:r>
      <w:r w:rsidR="001323E3" w:rsidRPr="001323E3">
        <w:t>Consecution</w:t>
      </w:r>
      <w:r>
        <w:rPr>
          <w:rFonts w:hint="eastAsia"/>
        </w:rPr>
        <w:t>：</w:t>
      </w:r>
      <w:r w:rsidR="00851E38">
        <w:rPr>
          <w:rFonts w:hint="eastAsia"/>
        </w:rPr>
        <w:t>对于转换关系</w:t>
      </w:r>
      <w:r w:rsidR="00851E38" w:rsidRPr="0093439E">
        <w:rPr>
          <w:position w:val="-6"/>
        </w:rPr>
        <w:object w:dxaOrig="612" w:dyaOrig="236">
          <v:shape id="_x0000_i1125" type="#_x0000_t75" style="width:30.75pt;height:12pt" o:ole="">
            <v:imagedata r:id="rId216" o:title=""/>
          </v:shape>
          <o:OLEObject Type="Embed" ProgID="Equation.Ribbit" ShapeID="_x0000_i1125" DrawAspect="Content" ObjectID="_1392760535" r:id="rId220"/>
        </w:object>
      </w:r>
      <w:r w:rsidR="00851E38">
        <w:rPr>
          <w:rFonts w:hint="eastAsia"/>
        </w:rPr>
        <w:t>，如果不变式可以保持并且转换可以发生，那么在下一个状态不变式也应得到保持</w:t>
      </w:r>
    </w:p>
    <w:p w:rsidR="00851E38" w:rsidRPr="00851E38" w:rsidRDefault="00B5742F" w:rsidP="00BD64E4">
      <w:pPr>
        <w:autoSpaceDE w:val="0"/>
        <w:autoSpaceDN w:val="0"/>
        <w:adjustRightInd w:val="0"/>
        <w:spacing w:line="360" w:lineRule="auto"/>
        <w:ind w:firstLineChars="200" w:firstLine="420"/>
        <w:jc w:val="left"/>
        <w:rPr>
          <w:rFonts w:hint="eastAsia"/>
        </w:rPr>
      </w:pPr>
      <w:r w:rsidRPr="00B5742F">
        <w:rPr>
          <w:position w:val="-18"/>
        </w:rPr>
        <w:object w:dxaOrig="1806" w:dyaOrig="774">
          <v:shape id="_x0000_i1126" type="#_x0000_t75" style="width:90pt;height:39pt" o:ole="">
            <v:imagedata r:id="rId221" o:title=""/>
          </v:shape>
          <o:OLEObject Type="Embed" ProgID="Equation.Ribbit" ShapeID="_x0000_i1126" DrawAspect="Content" ObjectID="_1392760536" r:id="rId222"/>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8C5992" w:rsidRPr="008C5992" w:rsidRDefault="008C5992" w:rsidP="008C5992">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D30ED6">
        <w:rPr>
          <w:rFonts w:ascii="Times New Roman" w:eastAsia="宋体" w:hAnsi="宋体" w:cs="Times New Roman" w:hint="eastAsia"/>
          <w:kern w:val="0"/>
          <w:szCs w:val="21"/>
        </w:rPr>
        <w:t>面向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0" w:tooltip="Bradley, 2008 #153" w:history="1">
        <w:r>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bookmarkStart w:id="31" w:name="_GoBack"/>
      <w:bookmarkEnd w:id="31"/>
    </w:p>
    <w:p w:rsidR="00292C03" w:rsidRDefault="00D50AD4"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首先定义抽象解释的语义，将程序用转换系统表示。</w:t>
      </w:r>
      <w:r w:rsidR="00292C03">
        <w:rPr>
          <w:rFonts w:ascii="Times New Roman" w:eastAsia="宋体" w:hAnsi="宋体" w:cs="Times New Roman" w:hint="eastAsia"/>
          <w:kern w:val="0"/>
          <w:szCs w:val="21"/>
        </w:rPr>
        <w:t>所谓模板，是指预期的不变式的形式。</w:t>
      </w:r>
      <w:r w:rsidR="00292C03">
        <w:rPr>
          <w:rFonts w:ascii="Times New Roman" w:eastAsia="宋体" w:hAnsi="宋体" w:cs="Times New Roman" w:hint="eastAsia"/>
          <w:kern w:val="0"/>
          <w:szCs w:val="21"/>
        </w:rPr>
        <w:t>线性不等式形式的模板形式为</w:t>
      </w:r>
    </w:p>
    <w:p w:rsidR="00292C03" w:rsidRDefault="00292C03"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C51DC">
        <w:rPr>
          <w:rFonts w:ascii="Times New Roman" w:eastAsia="宋体" w:hAnsi="宋体" w:cs="Times New Roman"/>
          <w:kern w:val="0"/>
          <w:position w:val="-8"/>
          <w:szCs w:val="21"/>
        </w:rPr>
        <w:object w:dxaOrig="1610" w:dyaOrig="268">
          <v:shape id="_x0000_i1103" type="#_x0000_t75" style="width:81pt;height:13.5pt" o:ole="">
            <v:imagedata r:id="rId223" o:title=""/>
          </v:shape>
          <o:OLEObject Type="Embed" ProgID="Equation.Ribbit" ShapeID="_x0000_i1103" DrawAspect="Content" ObjectID="_1392760537" r:id="rId224"/>
        </w:object>
      </w:r>
    </w:p>
    <w:p w:rsidR="00D6018A" w:rsidRDefault="002713E1" w:rsidP="00A154C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这里以</w:t>
      </w:r>
      <w:r>
        <w:rPr>
          <w:rFonts w:ascii="Times New Roman" w:eastAsia="宋体" w:hAnsi="宋体" w:cs="Times New Roman" w:hint="eastAsia"/>
          <w:kern w:val="0"/>
          <w:szCs w:val="21"/>
        </w:rPr>
        <w:t>invGen</w:t>
      </w:r>
      <w:r>
        <w:rPr>
          <w:rFonts w:ascii="Times New Roman" w:eastAsia="宋体" w:hAnsi="宋体" w:cs="Times New Roman" w:hint="eastAsia"/>
          <w:kern w:val="0"/>
          <w:szCs w:val="21"/>
        </w:rPr>
        <w:t>为例阐述其使用。</w:t>
      </w:r>
      <w:r w:rsidR="00D6018A">
        <w:rPr>
          <w:rFonts w:ascii="Times New Roman" w:eastAsia="宋体" w:hAnsi="宋体" w:cs="Times New Roman" w:hint="eastAsia"/>
          <w:kern w:val="0"/>
          <w:szCs w:val="21"/>
        </w:rPr>
        <w:t>有如示例程序。</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其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语言。</w:t>
      </w:r>
    </w:p>
    <w:p w:rsidR="00D6018A" w:rsidRDefault="00D6018A" w:rsidP="00B81776">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Pr>
          <w:noProof/>
        </w:rPr>
        <w:drawing>
          <wp:inline distT="0" distB="0" distL="0" distR="0" wp14:anchorId="2C80C5DA" wp14:editId="63330613">
            <wp:extent cx="1428750" cy="12382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1428750" cy="1238250"/>
                    </a:xfrm>
                    <a:prstGeom prst="rect">
                      <a:avLst/>
                    </a:prstGeom>
                  </pic:spPr>
                </pic:pic>
              </a:graphicData>
            </a:graphic>
          </wp:inline>
        </w:drawing>
      </w:r>
    </w:p>
    <w:p w:rsidR="00FD69F5" w:rsidRDefault="00B46143"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497A">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497A">
        <w:rPr>
          <w:rFonts w:ascii="Times New Roman" w:eastAsia="宋体" w:hAnsi="宋体" w:cs="Times New Roman"/>
          <w:kern w:val="0"/>
          <w:szCs w:val="21"/>
        </w:rPr>
        <w:instrText>©</w:instrText>
      </w:r>
      <w:r w:rsidR="001C497A">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497A">
        <w:rPr>
          <w:rFonts w:ascii="Times New Roman" w:eastAsia="宋体" w:hAnsi="宋体" w:cs="Times New Roman"/>
          <w:noProof/>
          <w:kern w:val="0"/>
          <w:szCs w:val="21"/>
        </w:rPr>
        <w:t>[</w:t>
      </w:r>
      <w:hyperlink w:anchor="_ENREF_42" w:tooltip="Gulwani, 2008 #85" w:history="1">
        <w:r w:rsidR="008C5992">
          <w:rPr>
            <w:rFonts w:ascii="Times New Roman" w:eastAsia="宋体" w:hAnsi="宋体" w:cs="Times New Roman"/>
            <w:noProof/>
            <w:kern w:val="0"/>
            <w:szCs w:val="21"/>
          </w:rPr>
          <w:t>Gulwani 2008</w:t>
        </w:r>
      </w:hyperlink>
      <w:r w:rsidR="001C497A">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w:t>
      </w:r>
      <w:r w:rsidR="005F4D49">
        <w:rPr>
          <w:rFonts w:ascii="Times New Roman" w:eastAsia="宋体" w:hAnsi="宋体" w:cs="Times New Roman" w:hint="eastAsia"/>
          <w:kern w:val="0"/>
          <w:szCs w:val="21"/>
        </w:rPr>
        <w:t>方法</w:t>
      </w:r>
      <w:r w:rsidR="007A283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lon&lt;/Author&gt;&lt;Year&gt;2003&lt;/Year&gt;&lt;RecNum&gt;208&lt;/RecNum&gt;&lt;DisplayText&gt;[Colon 2003; Podelski 2004; Bradley 2005]&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Cite&gt;&lt;Author&gt;Bradley&lt;/Author&gt;&lt;Year&gt;2005&lt;/Year&gt;&lt;RecNum&gt;236&lt;/RecNum&gt;&lt;record&gt;&lt;rec-number&gt;236&lt;/rec-number&gt;&lt;foreign-keys&gt;&lt;key app="EN" db-id="tswzs9e5gwts5we5f9cx0dtizrtw9pz2zvpr"&gt;236&lt;/key&gt;&lt;/foreign-keys&gt;&lt;ref-type name="Conference Proceedings"&gt;10&lt;/ref-type&gt;&lt;contributors&gt;&lt;authors&gt;&lt;author&gt;Aaron R. Bradley&lt;/author&gt;&lt;author&gt;Zohar Manna&lt;/author&gt;&lt;author&gt;Henny B. Sipma&lt;/author&gt;&lt;/authors&gt;&lt;/contributors&gt;&lt;titles&gt;&lt;title&gt;Linear ranking with reachability&lt;/title&gt;&lt;secondary-title&gt;CAV&amp;apos;05&lt;/secondary-title&gt;&lt;/titles&gt;&lt;pages&gt;247-250&lt;/pages&gt;&lt;dates&gt;&lt;year&gt;2005&lt;/year&gt;&lt;/dates&gt;&lt;urls&gt;&lt;/urls&gt;&lt;/record&gt;&lt;/Cite&gt;&lt;Cite&gt;&lt;Author&gt;Podelski&lt;/Author&gt;&lt;Year&gt;2004&lt;/Year&gt;&lt;RecNum&gt;237&lt;/RecNum&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7A283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3" w:tooltip="Colon, 2003 #208" w:history="1">
        <w:r w:rsidR="008C5992">
          <w:rPr>
            <w:rFonts w:ascii="Times New Roman" w:eastAsia="宋体" w:hAnsi="宋体" w:cs="Times New Roman"/>
            <w:noProof/>
            <w:kern w:val="0"/>
            <w:szCs w:val="21"/>
          </w:rPr>
          <w:t>Colon 2003</w:t>
        </w:r>
      </w:hyperlink>
      <w:r w:rsidR="00E43206">
        <w:rPr>
          <w:rFonts w:ascii="Times New Roman" w:eastAsia="宋体" w:hAnsi="宋体" w:cs="Times New Roman"/>
          <w:noProof/>
          <w:kern w:val="0"/>
          <w:szCs w:val="21"/>
        </w:rPr>
        <w:t xml:space="preserve">; </w:t>
      </w:r>
      <w:hyperlink w:anchor="_ENREF_70" w:tooltip="Podelski, 2004 #237" w:history="1">
        <w:r w:rsidR="008C5992">
          <w:rPr>
            <w:rFonts w:ascii="Times New Roman" w:eastAsia="宋体" w:hAnsi="宋体" w:cs="Times New Roman"/>
            <w:noProof/>
            <w:kern w:val="0"/>
            <w:szCs w:val="21"/>
          </w:rPr>
          <w:t>Podelski 2004</w:t>
        </w:r>
      </w:hyperlink>
      <w:r w:rsidR="00E43206">
        <w:rPr>
          <w:rFonts w:ascii="Times New Roman" w:eastAsia="宋体" w:hAnsi="宋体" w:cs="Times New Roman"/>
          <w:noProof/>
          <w:kern w:val="0"/>
          <w:szCs w:val="21"/>
        </w:rPr>
        <w:t xml:space="preserve">; </w:t>
      </w:r>
      <w:hyperlink w:anchor="_ENREF_11" w:tooltip="Bradley, 2005 #236" w:history="1">
        <w:r w:rsidR="008C5992">
          <w:rPr>
            <w:rFonts w:ascii="Times New Roman" w:eastAsia="宋体" w:hAnsi="宋体" w:cs="Times New Roman"/>
            <w:noProof/>
            <w:kern w:val="0"/>
            <w:szCs w:val="21"/>
          </w:rPr>
          <w:t>Bradley 2005</w:t>
        </w:r>
      </w:hyperlink>
      <w:r w:rsidR="00E43206">
        <w:rPr>
          <w:rFonts w:ascii="Times New Roman" w:eastAsia="宋体" w:hAnsi="宋体" w:cs="Times New Roman"/>
          <w:noProof/>
          <w:kern w:val="0"/>
          <w:szCs w:val="21"/>
        </w:rPr>
        <w:t>]</w:t>
      </w:r>
      <w:r w:rsidR="007A2831">
        <w:rPr>
          <w:rFonts w:ascii="Times New Roman" w:eastAsia="宋体" w:hAnsi="宋体" w:cs="Times New Roman"/>
          <w:kern w:val="0"/>
          <w:szCs w:val="21"/>
        </w:rPr>
        <w:fldChar w:fldCharType="end"/>
      </w:r>
      <w:r w:rsidR="005F4D49">
        <w:rPr>
          <w:rFonts w:ascii="Times New Roman" w:eastAsia="宋体" w:hAnsi="宋体" w:cs="Times New Roman" w:hint="eastAsia"/>
          <w:kern w:val="0"/>
          <w:szCs w:val="21"/>
        </w:rPr>
        <w:t>将程序</w:t>
      </w:r>
      <w:r w:rsidR="00B05971">
        <w:rPr>
          <w:rFonts w:ascii="Times New Roman" w:eastAsia="宋体" w:hAnsi="宋体" w:cs="Times New Roman" w:hint="eastAsia"/>
          <w:kern w:val="0"/>
          <w:szCs w:val="21"/>
        </w:rPr>
        <w:t>（使用二阶约束表达）</w:t>
      </w:r>
      <w:r w:rsidR="005F4D49">
        <w:rPr>
          <w:rFonts w:ascii="Times New Roman" w:eastAsia="宋体" w:hAnsi="宋体" w:cs="Times New Roman" w:hint="eastAsia"/>
          <w:kern w:val="0"/>
          <w:szCs w:val="21"/>
        </w:rPr>
        <w:t>转换为可满足性约束</w:t>
      </w:r>
      <w:r w:rsidR="00B05971">
        <w:rPr>
          <w:rFonts w:ascii="Times New Roman" w:eastAsia="宋体" w:hAnsi="宋体" w:cs="Times New Roman" w:hint="eastAsia"/>
          <w:kern w:val="0"/>
          <w:szCs w:val="21"/>
        </w:rPr>
        <w:t>（无量词一阶约束）</w:t>
      </w:r>
      <w:r w:rsidR="005F4D49">
        <w:rPr>
          <w:rFonts w:ascii="Times New Roman" w:eastAsia="宋体" w:hAnsi="宋体" w:cs="Times New Roman" w:hint="eastAsia"/>
          <w:kern w:val="0"/>
          <w:szCs w:val="21"/>
        </w:rPr>
        <w:t>，然后使用约束求解释求解</w:t>
      </w:r>
      <w:r w:rsidR="008D58D9">
        <w:rPr>
          <w:rFonts w:ascii="Times New Roman" w:eastAsia="宋体" w:hAnsi="宋体" w:cs="Times New Roman" w:hint="eastAsia"/>
          <w:kern w:val="0"/>
          <w:szCs w:val="21"/>
        </w:rPr>
        <w:t>；</w:t>
      </w:r>
      <w:r w:rsidR="00FA1207">
        <w:rPr>
          <w:rFonts w:ascii="Times New Roman" w:eastAsia="宋体" w:hAnsi="宋体" w:cs="Times New Roman" w:hint="eastAsia"/>
          <w:kern w:val="0"/>
          <w:szCs w:val="21"/>
        </w:rPr>
        <w:t>基于约束的方法相对于基于不动点计算的方法有如下优点：</w:t>
      </w:r>
      <w:r>
        <w:rPr>
          <w:rFonts w:ascii="Times New Roman" w:eastAsia="宋体" w:hAnsi="宋体" w:cs="Times New Roman" w:hint="eastAsia"/>
          <w:kern w:val="0"/>
          <w:szCs w:val="21"/>
        </w:rPr>
        <w:t>目标指向性明确，效率</w:t>
      </w:r>
      <w:r w:rsidR="0012322F">
        <w:rPr>
          <w:rFonts w:ascii="Times New Roman" w:eastAsia="宋体" w:hAnsi="宋体" w:cs="Times New Roman" w:hint="eastAsia"/>
          <w:kern w:val="0"/>
          <w:szCs w:val="21"/>
        </w:rPr>
        <w:t>更</w:t>
      </w:r>
      <w:r>
        <w:rPr>
          <w:rFonts w:ascii="Times New Roman" w:eastAsia="宋体" w:hAnsi="宋体" w:cs="Times New Roman" w:hint="eastAsia"/>
          <w:kern w:val="0"/>
          <w:szCs w:val="21"/>
        </w:rPr>
        <w:t>高。不需要</w:t>
      </w:r>
      <w:r w:rsidR="0012322F">
        <w:rPr>
          <w:rFonts w:ascii="Times New Roman" w:eastAsia="宋体" w:hAnsi="宋体" w:cs="Times New Roman" w:hint="eastAsia"/>
          <w:kern w:val="0"/>
          <w:szCs w:val="21"/>
        </w:rPr>
        <w:t>使用</w:t>
      </w:r>
      <w:r w:rsidR="0012322F">
        <w:rPr>
          <w:rFonts w:ascii="Times New Roman" w:eastAsia="宋体" w:hAnsi="宋体" w:cs="Times New Roman" w:hint="eastAsia"/>
          <w:kern w:val="0"/>
          <w:szCs w:val="21"/>
        </w:rPr>
        <w:lastRenderedPageBreak/>
        <w:t>难以控制的</w:t>
      </w:r>
      <w:r>
        <w:rPr>
          <w:rFonts w:ascii="Times New Roman" w:eastAsia="宋体" w:hAnsi="宋体" w:cs="Times New Roman" w:hint="eastAsia"/>
          <w:kern w:val="0"/>
          <w:szCs w:val="21"/>
        </w:rPr>
        <w:t>放大</w:t>
      </w:r>
      <w:r w:rsidR="0012322F">
        <w:rPr>
          <w:rFonts w:ascii="Times New Roman" w:eastAsia="宋体" w:hAnsi="宋体" w:cs="Times New Roman" w:hint="eastAsia"/>
          <w:kern w:val="0"/>
          <w:szCs w:val="21"/>
        </w:rPr>
        <w:t>方法</w:t>
      </w:r>
      <w:r>
        <w:rPr>
          <w:rFonts w:ascii="Times New Roman" w:eastAsia="宋体" w:hAnsi="宋体" w:cs="Times New Roman" w:hint="eastAsia"/>
          <w:kern w:val="0"/>
          <w:szCs w:val="21"/>
        </w:rPr>
        <w:t>，精确</w:t>
      </w:r>
      <w:r w:rsidR="006F6AB4">
        <w:rPr>
          <w:rFonts w:ascii="Times New Roman" w:eastAsia="宋体" w:hAnsi="宋体" w:cs="Times New Roman" w:hint="eastAsia"/>
          <w:kern w:val="0"/>
          <w:szCs w:val="21"/>
        </w:rPr>
        <w:t>损失小</w:t>
      </w:r>
      <w:r w:rsidR="00A80E28">
        <w:rPr>
          <w:rFonts w:ascii="Times New Roman" w:eastAsia="宋体" w:hAnsi="宋体" w:cs="Times New Roman"/>
          <w:kern w:val="0"/>
          <w:szCs w:val="21"/>
        </w:rPr>
        <w:fldChar w:fldCharType="begin"/>
      </w:r>
      <w:r w:rsidR="001C497A">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497A">
        <w:rPr>
          <w:rFonts w:ascii="Times New Roman" w:eastAsia="宋体" w:hAnsi="宋体" w:cs="Times New Roman"/>
          <w:kern w:val="0"/>
          <w:szCs w:val="21"/>
        </w:rPr>
        <w:instrText>©</w:instrText>
      </w:r>
      <w:r w:rsidR="001C497A">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1C497A">
        <w:rPr>
          <w:rFonts w:ascii="Times New Roman" w:eastAsia="宋体" w:hAnsi="宋体" w:cs="Times New Roman"/>
          <w:noProof/>
          <w:kern w:val="0"/>
          <w:szCs w:val="21"/>
        </w:rPr>
        <w:t>[</w:t>
      </w:r>
      <w:hyperlink w:anchor="_ENREF_42" w:tooltip="Gulwani, 2008 #85" w:history="1">
        <w:r w:rsidR="008C5992">
          <w:rPr>
            <w:rFonts w:ascii="Times New Roman" w:eastAsia="宋体" w:hAnsi="宋体" w:cs="Times New Roman"/>
            <w:noProof/>
            <w:kern w:val="0"/>
            <w:szCs w:val="21"/>
          </w:rPr>
          <w:t>Gulwani, Srivastava et al. 2008</w:t>
        </w:r>
      </w:hyperlink>
      <w:r w:rsidR="001C497A">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r w:rsidR="00445085">
        <w:rPr>
          <w:rFonts w:ascii="Times New Roman" w:eastAsia="宋体" w:hAnsi="宋体" w:cs="Times New Roman" w:hint="eastAsia"/>
          <w:kern w:val="0"/>
          <w:szCs w:val="21"/>
        </w:rPr>
        <w:t>。</w:t>
      </w:r>
      <w:r w:rsidR="00993688">
        <w:rPr>
          <w:rFonts w:ascii="Times New Roman" w:eastAsia="宋体" w:hAnsi="宋体" w:cs="Times New Roman" w:hint="eastAsia"/>
          <w:kern w:val="0"/>
          <w:szCs w:val="21"/>
        </w:rPr>
        <w:t>线性不等式约束关系</w:t>
      </w:r>
    </w:p>
    <w:p w:rsidR="00DC51DC" w:rsidRDefault="006A3124"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MjAwOV08L0Rpc3BsYXlUZXh0PjxyZWNvcmQ+PHJlYy1u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</w:fldData>
        </w:fldChar>
      </w:r>
      <w:r w:rsidR="00FF6DC3">
        <w:rPr>
          <w:rFonts w:ascii="Times New Roman" w:eastAsia="宋体" w:hAnsi="宋体" w:cs="Times New Roman"/>
          <w:kern w:val="0"/>
          <w:szCs w:val="21"/>
        </w:rPr>
        <w:instrText xml:space="preserve"> ADDIN EN.CITE </w:instrText>
      </w:r>
      <w:r w:rsidR="00FF6DC3">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MjAwOV08L0Rpc3BsYXlUZXh0PjxyZWNvcmQ+PHJlYy1u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</w:fldData>
        </w:fldChar>
      </w:r>
      <w:r w:rsidR="00FF6DC3">
        <w:rPr>
          <w:rFonts w:ascii="Times New Roman" w:eastAsia="宋体" w:hAnsi="宋体" w:cs="Times New Roman"/>
          <w:kern w:val="0"/>
          <w:szCs w:val="21"/>
        </w:rPr>
        <w:instrText xml:space="preserve"> ADDIN EN.CITE.DATA </w:instrText>
      </w:r>
      <w:r w:rsidR="00FF6DC3">
        <w:rPr>
          <w:rFonts w:ascii="Times New Roman" w:eastAsia="宋体" w:hAnsi="宋体" w:cs="Times New Roman"/>
          <w:kern w:val="0"/>
          <w:szCs w:val="21"/>
        </w:rPr>
      </w:r>
      <w:r w:rsidR="00FF6DC3">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fldChar w:fldCharType="separate"/>
      </w:r>
      <w:r w:rsidR="00FF6DC3">
        <w:rPr>
          <w:rFonts w:ascii="Times New Roman" w:eastAsia="宋体" w:hAnsi="宋体" w:cs="Times New Roman"/>
          <w:noProof/>
          <w:kern w:val="0"/>
          <w:szCs w:val="21"/>
        </w:rPr>
        <w:t>[</w:t>
      </w:r>
      <w:hyperlink w:anchor="_ENREF_42" w:tooltip="Gulwani, 2008 #85" w:history="1">
        <w:r w:rsidR="008C5992">
          <w:rPr>
            <w:rFonts w:ascii="Times New Roman" w:eastAsia="宋体" w:hAnsi="宋体" w:cs="Times New Roman"/>
            <w:noProof/>
            <w:kern w:val="0"/>
            <w:szCs w:val="21"/>
          </w:rPr>
          <w:t>Gulwani, Srivastava et al. 2008</w:t>
        </w:r>
      </w:hyperlink>
      <w:r w:rsidR="00FF6DC3">
        <w:rPr>
          <w:rFonts w:ascii="Times New Roman" w:eastAsia="宋体" w:hAnsi="宋体" w:cs="Times New Roman"/>
          <w:noProof/>
          <w:kern w:val="0"/>
          <w:szCs w:val="21"/>
        </w:rPr>
        <w:t xml:space="preserve">; </w:t>
      </w:r>
      <w:hyperlink w:anchor="_ENREF_46" w:tooltip="Hart, 2008 #250" w:history="1">
        <w:r w:rsidR="008C5992">
          <w:rPr>
            <w:rFonts w:ascii="Times New Roman" w:eastAsia="宋体" w:hAnsi="宋体" w:cs="Times New Roman"/>
            <w:noProof/>
            <w:kern w:val="0"/>
            <w:szCs w:val="21"/>
          </w:rPr>
          <w:t>Hart 2008</w:t>
        </w:r>
      </w:hyperlink>
      <w:r w:rsidR="00FF6DC3">
        <w:rPr>
          <w:rFonts w:ascii="Times New Roman" w:eastAsia="宋体" w:hAnsi="宋体" w:cs="Times New Roman"/>
          <w:noProof/>
          <w:kern w:val="0"/>
          <w:szCs w:val="21"/>
        </w:rPr>
        <w:t xml:space="preserve">; </w:t>
      </w:r>
      <w:hyperlink w:anchor="_ENREF_45" w:tooltip="Gupta, 2009 #206" w:history="1">
        <w:r w:rsidR="008C5992">
          <w:rPr>
            <w:rFonts w:ascii="Times New Roman" w:eastAsia="宋体" w:hAnsi="宋体" w:cs="Times New Roman"/>
            <w:noProof/>
            <w:kern w:val="0"/>
            <w:szCs w:val="21"/>
          </w:rPr>
          <w:t>Gupta 2009</w:t>
        </w:r>
      </w:hyperlink>
      <w:r w:rsidR="00FF6DC3">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2" w:tooltip="Gulwani, 2008 #85" w:history="1">
        <w:r w:rsidR="008C5992">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3" w:tooltip="Colon, 2003 #208" w:history="1">
        <w:r w:rsidR="008C5992"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p>
    <w:p w:rsidR="00DC51DC" w:rsidRDefault="00DC51D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可以使用</w:t>
      </w:r>
      <w:r w:rsidR="0091173E">
        <w:rPr>
          <w:rFonts w:ascii="Times New Roman" w:eastAsia="宋体" w:hAnsi="宋体" w:cs="Times New Roman" w:hint="eastAsia"/>
          <w:kern w:val="0"/>
          <w:szCs w:val="21"/>
        </w:rPr>
        <w:t>Farkas</w:t>
      </w:r>
      <w:r w:rsidR="00A1610D">
        <w:rPr>
          <w:rFonts w:ascii="Times New Roman" w:eastAsia="宋体" w:hAnsi="宋体" w:cs="Times New Roman" w:hint="eastAsia"/>
          <w:kern w:val="0"/>
          <w:szCs w:val="21"/>
        </w:rPr>
        <w:t>引</w:t>
      </w:r>
      <w:r w:rsidR="0091173E">
        <w:rPr>
          <w:rFonts w:ascii="Times New Roman" w:eastAsia="宋体" w:hAnsi="宋体" w:cs="Times New Roman" w:hint="eastAsia"/>
          <w:kern w:val="0"/>
          <w:szCs w:val="21"/>
        </w:rPr>
        <w:t>理</w:t>
      </w:r>
      <w:r>
        <w:rPr>
          <w:rFonts w:ascii="Times New Roman" w:eastAsia="宋体" w:hAnsi="宋体" w:cs="Times New Roman" w:hint="eastAsia"/>
          <w:kern w:val="0"/>
          <w:szCs w:val="21"/>
        </w:rPr>
        <w:t>将含有量词的</w:t>
      </w:r>
      <w:r w:rsidR="00007726">
        <w:rPr>
          <w:rFonts w:ascii="Times New Roman" w:eastAsia="宋体" w:hAnsi="宋体" w:cs="Times New Roman" w:hint="eastAsia"/>
          <w:kern w:val="0"/>
          <w:szCs w:val="21"/>
        </w:rPr>
        <w:t>转换为不含量词的不等式。</w:t>
      </w:r>
    </w:p>
    <w:p w:rsidR="00A86FCB" w:rsidRPr="007410CD" w:rsidRDefault="009A718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要给出正确的模板形式。扩展性受限于约束求解器。</w:t>
      </w:r>
      <w:r w:rsidR="00A86FCB" w:rsidRPr="007410CD">
        <w:rPr>
          <w:rFonts w:ascii="Times New Roman" w:eastAsia="宋体" w:hAnsi="宋体" w:cs="Times New Roman" w:hint="eastAsia"/>
          <w:kern w:val="0"/>
          <w:szCs w:val="21"/>
        </w:rPr>
        <w:t>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5" w:tooltip="Gupta, 2009 #206" w:history="1">
        <w:r w:rsidR="008C5992"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6" w:tooltip="Gopan, 2007 #50" w:history="1">
        <w:r w:rsidR="008C5992"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6" w:tooltip="Gopan, 2007 #50" w:history="1">
        <w:r w:rsidR="008C5992"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8" w:tooltip="Kovács, 2009 #149" w:history="1">
        <w:r w:rsidR="008C5992">
          <w:rPr>
            <w:rFonts w:ascii="Times New Roman" w:eastAsia="宋体" w:hAnsi="宋体" w:cs="Times New Roman"/>
            <w:noProof/>
            <w:kern w:val="0"/>
            <w:szCs w:val="21"/>
          </w:rPr>
          <w:t>Kov</w:t>
        </w:r>
        <w:r w:rsidR="008C5992">
          <w:rPr>
            <w:rFonts w:ascii="Times New Roman" w:eastAsia="宋体" w:hAnsi="宋体" w:cs="Times New Roman"/>
            <w:noProof/>
            <w:kern w:val="0"/>
            <w:szCs w:val="21"/>
          </w:rPr>
          <w:t>á</w:t>
        </w:r>
        <w:r w:rsidR="008C5992">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5" w:tooltip="Sharma, 2011 #202" w:history="1">
        <w:r w:rsidR="008C5992">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7" w:tooltip="Beyer, 2007 #29" w:history="1">
        <w:r w:rsidR="008C5992">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4" w:tooltip="Furia, 2010 #173" w:history="1">
        <w:r w:rsidR="008C5992"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58" w:tooltip="Kovács, 2009 #149" w:history="1">
        <w:r w:rsidR="008C5992">
          <w:rPr>
            <w:rFonts w:ascii="Times New Roman" w:eastAsia="宋体" w:hAnsi="宋体" w:cs="Times New Roman"/>
            <w:noProof/>
            <w:kern w:val="0"/>
            <w:szCs w:val="21"/>
          </w:rPr>
          <w:t>Kov</w:t>
        </w:r>
        <w:r w:rsidR="008C5992">
          <w:rPr>
            <w:rFonts w:ascii="Times New Roman" w:eastAsia="宋体" w:hAnsi="宋体" w:cs="Times New Roman"/>
            <w:noProof/>
            <w:kern w:val="0"/>
            <w:szCs w:val="21"/>
          </w:rPr>
          <w:t>á</w:t>
        </w:r>
        <w:r w:rsidR="008C5992">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7" w:tooltip="Cousot, 2011 #158" w:history="1">
        <w:r w:rsidR="008C5992">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lastRenderedPageBreak/>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2" w:tooltip="Flanagan, 2002 #207" w:history="1">
        <w:r w:rsidR="008C5992"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3" w:tooltip="Gulwani, 2009 #48" w:history="1">
        <w:r w:rsidR="008C5992">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839E2" w:rsidRDefault="009839E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4" w:tooltip="Jung, 2011 #188" w:history="1">
        <w:r w:rsidR="008C5992">
          <w:rPr>
            <w:rFonts w:ascii="Times New Roman" w:eastAsia="宋体" w:hAnsi="宋体" w:cs="Times New Roman"/>
            <w:noProof/>
            <w:kern w:val="0"/>
            <w:szCs w:val="21"/>
          </w:rPr>
          <w:t>Jung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使用机器学习的方式得到不变式。</w:t>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Podelski&lt;/Author&gt;&lt;Year&gt;2004&lt;/Year&gt;&lt;RecNum&gt;237&lt;/RecNum&gt;&lt;DisplayText&gt;[Podelski and Rybalchenko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0" w:tooltip="Podelski, 2004 #237" w:history="1">
        <w:r w:rsidR="008C5992">
          <w:rPr>
            <w:rFonts w:ascii="Times New Roman" w:eastAsia="宋体" w:hAnsi="宋体" w:cs="Times New Roman"/>
            <w:noProof/>
            <w:kern w:val="0"/>
            <w:szCs w:val="21"/>
          </w:rPr>
          <w:t>Podelski and Rybalchenko 2004</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5" w:tooltip="Gupta, 2009 #206" w:history="1">
        <w:r w:rsidR="008C5992">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0E321B">
        <w:rPr>
          <w:rFonts w:ascii="Times New Roman" w:eastAsia="宋体" w:hAnsi="宋体" w:cs="Times New Roman"/>
          <w:kern w:val="0"/>
          <w:szCs w:val="21"/>
        </w:rPr>
        <w:instrText xml:space="preserve"> ADDIN EN.CITE &lt;EndNote&gt;&lt;Cite&gt;&lt;Author&gt;G&lt;/Author&gt;&lt;RecNum&gt;241&lt;/RecNum&gt;&lt;DisplayText&gt;[Lalire ; Moy and 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0E321B">
        <w:rPr>
          <w:rFonts w:ascii="Times New Roman" w:eastAsia="宋体" w:hAnsi="宋体" w:cs="Times New Roman"/>
          <w:kern w:val="0"/>
          <w:szCs w:val="21"/>
        </w:rPr>
        <w:instrText>ë</w:instrText>
      </w:r>
      <w:r w:rsidR="000E321B">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CC0C7D">
        <w:rPr>
          <w:rFonts w:ascii="Times New Roman" w:eastAsia="宋体" w:hAnsi="宋体" w:cs="Times New Roman"/>
          <w:kern w:val="0"/>
          <w:szCs w:val="21"/>
        </w:rPr>
        <w:fldChar w:fldCharType="separate"/>
      </w:r>
      <w:r w:rsidR="000E321B">
        <w:rPr>
          <w:rFonts w:ascii="Times New Roman" w:eastAsia="宋体" w:hAnsi="宋体" w:cs="Times New Roman"/>
          <w:noProof/>
          <w:kern w:val="0"/>
          <w:szCs w:val="21"/>
        </w:rPr>
        <w:t>[</w:t>
      </w:r>
      <w:hyperlink w:anchor="_ENREF_60" w:tooltip="Lalire,  #241" w:history="1">
        <w:r w:rsidR="008C5992">
          <w:rPr>
            <w:rFonts w:ascii="Times New Roman" w:eastAsia="宋体" w:hAnsi="宋体" w:cs="Times New Roman"/>
            <w:noProof/>
            <w:kern w:val="0"/>
            <w:szCs w:val="21"/>
          </w:rPr>
          <w:t xml:space="preserve">Lalire </w:t>
        </w:r>
      </w:hyperlink>
      <w:r w:rsidR="000E321B">
        <w:rPr>
          <w:rFonts w:ascii="Times New Roman" w:eastAsia="宋体" w:hAnsi="宋体" w:cs="Times New Roman"/>
          <w:noProof/>
          <w:kern w:val="0"/>
          <w:szCs w:val="21"/>
        </w:rPr>
        <w:t xml:space="preserve">; </w:t>
      </w:r>
      <w:hyperlink w:anchor="_ENREF_67" w:tooltip="Moy, 2010 #124" w:history="1">
        <w:r w:rsidR="008C5992">
          <w:rPr>
            <w:rFonts w:ascii="Times New Roman" w:eastAsia="宋体" w:hAnsi="宋体" w:cs="Times New Roman"/>
            <w:noProof/>
            <w:kern w:val="0"/>
            <w:szCs w:val="21"/>
          </w:rPr>
          <w:t>Moy and March</w:t>
        </w:r>
        <w:r w:rsidR="008C5992">
          <w:rPr>
            <w:rFonts w:ascii="Times New Roman" w:eastAsia="宋体" w:hAnsi="宋体" w:cs="Times New Roman"/>
            <w:noProof/>
            <w:kern w:val="0"/>
            <w:szCs w:val="21"/>
          </w:rPr>
          <w:t>é</w:t>
        </w:r>
        <w:r w:rsidR="008C5992">
          <w:rPr>
            <w:rFonts w:ascii="Times New Roman" w:eastAsia="宋体" w:hAnsi="宋体" w:cs="Times New Roman"/>
            <w:noProof/>
            <w:kern w:val="0"/>
            <w:szCs w:val="21"/>
          </w:rPr>
          <w:t xml:space="preserve"> 2010</w:t>
        </w:r>
      </w:hyperlink>
      <w:r w:rsidR="000E321B">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kern w:val="0"/>
          <w:szCs w:val="21"/>
        </w:rPr>
        <w:t>[</w:t>
      </w:r>
      <w:hyperlink w:anchor="_ENREF_83" w:tooltip="邢建英, 2010 #209" w:history="1">
        <w:r w:rsidR="008C5992">
          <w:rPr>
            <w:rFonts w:ascii="Times New Roman" w:eastAsia="宋体" w:hAnsi="宋体" w:cs="Times New Roman"/>
            <w:kern w:val="0"/>
            <w:szCs w:val="21"/>
          </w:rPr>
          <w:t>邢建英</w:t>
        </w:r>
        <w:r w:rsidR="008C5992">
          <w:rPr>
            <w:rFonts w:ascii="Times New Roman" w:eastAsia="宋体" w:hAnsi="宋体" w:cs="Times New Roman"/>
            <w:kern w:val="0"/>
            <w:szCs w:val="21"/>
          </w:rPr>
          <w:t xml:space="preserve"> 2010</w:t>
        </w:r>
      </w:hyperlink>
      <w:r w:rsidR="007753A1">
        <w:rPr>
          <w:rFonts w:ascii="Times New Roman" w:eastAsia="宋体" w:hAnsi="宋体" w:cs="Times New Roman"/>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DA0EF0" w:rsidRDefault="00DA0EF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1" w:tooltip="Ernst, 2007 #251" w:history="1">
        <w:r w:rsidR="008C5992">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利用程序执行来发现可能的不变式</w:t>
      </w:r>
      <w:r>
        <w:rPr>
          <w:rFonts w:ascii="Times New Roman" w:eastAsia="宋体" w:hAnsi="宋体" w:cs="Times New Roman" w:hint="eastAsia"/>
          <w:kern w:val="0"/>
          <w:szCs w:val="21"/>
        </w:rPr>
        <w:t>。</w:t>
      </w:r>
      <w:r w:rsidR="00EA5C96">
        <w:rPr>
          <w:rFonts w:ascii="Times New Roman" w:eastAsia="宋体" w:hAnsi="宋体" w:cs="Times New Roman" w:hint="eastAsia"/>
          <w:kern w:val="0"/>
          <w:szCs w:val="21"/>
        </w:rPr>
        <w:t>本文研究内容是静态分析生成</w:t>
      </w:r>
      <w:r w:rsidR="00792408">
        <w:rPr>
          <w:rFonts w:ascii="Times New Roman" w:eastAsia="宋体" w:hAnsi="宋体" w:cs="Times New Roman" w:hint="eastAsia"/>
          <w:kern w:val="0"/>
          <w:szCs w:val="21"/>
        </w:rPr>
        <w:t>循环</w:t>
      </w:r>
      <w:r w:rsidR="00EA5C96">
        <w:rPr>
          <w:rFonts w:ascii="Times New Roman" w:eastAsia="宋体" w:hAnsi="宋体" w:cs="Times New Roman" w:hint="eastAsia"/>
          <w:kern w:val="0"/>
          <w:szCs w:val="21"/>
        </w:rPr>
        <w:t>不变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2" w:name="_Toc318805898"/>
      <w:r w:rsidRPr="000E3548">
        <w:rPr>
          <w:rFonts w:hint="eastAsia"/>
        </w:rPr>
        <w:lastRenderedPageBreak/>
        <w:t>循环不变式生成技术改进</w:t>
      </w:r>
      <w:bookmarkEnd w:id="32"/>
    </w:p>
    <w:p w:rsidR="00AC7F8B"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B836C1">
        <w:rPr>
          <w:rFonts w:ascii="Times New Roman" w:eastAsia="宋体" w:hAnsi="宋体" w:cs="Times New Roman" w:hint="eastAsia"/>
          <w:kern w:val="0"/>
          <w:szCs w:val="21"/>
        </w:rPr>
        <w:t>针对第三种提出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p>
    <w:p w:rsidR="00540C10" w:rsidRDefault="00DF05C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对于数组操作的情形</w:t>
      </w:r>
    </w:p>
    <w:p w:rsidR="00340A44" w:rsidRDefault="003B62ED"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求出</w:t>
      </w:r>
      <w:r w:rsidR="00340A44">
        <w:rPr>
          <w:rFonts w:ascii="Times New Roman" w:eastAsia="宋体" w:hAnsi="宋体" w:cs="Times New Roman" w:hint="eastAsia"/>
          <w:kern w:val="0"/>
          <w:szCs w:val="21"/>
        </w:rPr>
        <w:t>到达数组操作的约束</w:t>
      </w:r>
      <w:r w:rsidR="00765FA5">
        <w:rPr>
          <w:rFonts w:ascii="Times New Roman" w:eastAsia="宋体" w:hAnsi="宋体" w:cs="Times New Roman" w:hint="eastAsia"/>
          <w:kern w:val="0"/>
          <w:szCs w:val="21"/>
        </w:rPr>
        <w:t>条件</w: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F94BCD" w:rsidRDefault="00EB41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w:t>
      </w:r>
      <w:r w:rsidR="000B5B8E">
        <w:rPr>
          <w:rFonts w:ascii="Times New Roman" w:eastAsia="宋体" w:hAnsi="宋体" w:cs="Times New Roman" w:hint="eastAsia"/>
          <w:kern w:val="0"/>
          <w:szCs w:val="21"/>
        </w:rPr>
        <w:t>，主要的转换规则如。</w:t>
      </w:r>
      <w:r w:rsidR="00D17DD4">
        <w:rPr>
          <w:rFonts w:ascii="Times New Roman" w:eastAsia="宋体" w:hAnsi="宋体" w:cs="Times New Roman" w:hint="eastAsia"/>
          <w:kern w:val="0"/>
          <w:szCs w:val="21"/>
        </w:rPr>
        <w:t>抽象域使用</w:t>
      </w:r>
      <w:r w:rsidR="00D17DD4">
        <w:rPr>
          <w:rFonts w:ascii="Times New Roman" w:eastAsia="宋体" w:hAnsi="宋体" w:cs="Times New Roman" w:hint="eastAsia"/>
          <w:kern w:val="0"/>
          <w:szCs w:val="21"/>
        </w:rPr>
        <w:t>APRON</w:t>
      </w:r>
      <w:r w:rsidR="00D17DD4">
        <w:rPr>
          <w:rFonts w:ascii="Times New Roman" w:eastAsia="宋体" w:hAnsi="宋体" w:cs="Times New Roman" w:hint="eastAsia"/>
          <w:kern w:val="0"/>
          <w:szCs w:val="21"/>
        </w:rPr>
        <w:t>库</w:t>
      </w:r>
      <w:r w:rsidR="00B37636">
        <w:rPr>
          <w:rFonts w:ascii="Times New Roman" w:eastAsia="宋体" w:hAnsi="宋体" w:cs="Times New Roman" w:hint="eastAsia"/>
          <w:kern w:val="0"/>
          <w:szCs w:val="21"/>
        </w:rPr>
        <w:t>。求解使用</w:t>
      </w:r>
      <w:r w:rsidR="00F94BCD">
        <w:rPr>
          <w:rFonts w:ascii="Times New Roman" w:eastAsia="宋体" w:hAnsi="宋体" w:cs="Times New Roman" w:hint="eastAsia"/>
          <w:kern w:val="0"/>
          <w:szCs w:val="21"/>
        </w:rPr>
        <w:t>改进</w:t>
      </w:r>
      <w:r w:rsidR="00B37636">
        <w:rPr>
          <w:rFonts w:ascii="Times New Roman" w:eastAsia="宋体" w:hAnsi="宋体" w:cs="Times New Roman" w:hint="eastAsia"/>
          <w:kern w:val="0"/>
          <w:szCs w:val="21"/>
        </w:rPr>
        <w:t>的</w:t>
      </w:r>
      <w:r w:rsidR="00F94BCD">
        <w:rPr>
          <w:rFonts w:ascii="Times New Roman" w:eastAsia="宋体" w:hAnsi="宋体" w:cs="Times New Roman" w:hint="eastAsia"/>
          <w:kern w:val="0"/>
          <w:szCs w:val="21"/>
        </w:rPr>
        <w:t>Fixpoint</w:t>
      </w:r>
      <w:r w:rsidR="00F94BCD">
        <w:rPr>
          <w:rFonts w:ascii="Times New Roman" w:eastAsia="宋体" w:hAnsi="宋体" w:cs="Times New Roman" w:hint="eastAsia"/>
          <w:kern w:val="0"/>
          <w:szCs w:val="21"/>
        </w:rPr>
        <w:t>库</w:t>
      </w:r>
      <w:r w:rsidR="00DA287F">
        <w:rPr>
          <w:rFonts w:ascii="Times New Roman" w:eastAsia="宋体" w:hAnsi="宋体" w:cs="Times New Roman"/>
          <w:kern w:val="0"/>
          <w:szCs w:val="21"/>
        </w:rPr>
        <w:fldChar w:fldCharType="begin"/>
      </w:r>
      <w:r w:rsidR="004F5D9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DA287F">
        <w:rPr>
          <w:rFonts w:ascii="Times New Roman" w:eastAsia="宋体" w:hAnsi="宋体" w:cs="Times New Roman"/>
          <w:kern w:val="0"/>
          <w:szCs w:val="21"/>
        </w:rPr>
        <w:fldChar w:fldCharType="separate"/>
      </w:r>
      <w:r w:rsidR="004F5D9C">
        <w:rPr>
          <w:rFonts w:ascii="Times New Roman" w:eastAsia="宋体" w:hAnsi="宋体" w:cs="Times New Roman"/>
          <w:noProof/>
          <w:kern w:val="0"/>
          <w:szCs w:val="21"/>
        </w:rPr>
        <w:t>[</w:t>
      </w:r>
      <w:hyperlink w:anchor="_ENREF_51" w:tooltip="Jeannet,  #242" w:history="1">
        <w:r w:rsidR="008C5992">
          <w:rPr>
            <w:rFonts w:ascii="Times New Roman" w:eastAsia="宋体" w:hAnsi="宋体" w:cs="Times New Roman"/>
            <w:noProof/>
            <w:kern w:val="0"/>
            <w:szCs w:val="21"/>
          </w:rPr>
          <w:t xml:space="preserve">Jeannet </w:t>
        </w:r>
      </w:hyperlink>
      <w:r w:rsidR="004F5D9C">
        <w:rPr>
          <w:rFonts w:ascii="Times New Roman" w:eastAsia="宋体" w:hAnsi="宋体" w:cs="Times New Roman"/>
          <w:noProof/>
          <w:kern w:val="0"/>
          <w:szCs w:val="21"/>
        </w:rPr>
        <w:t xml:space="preserve">; </w:t>
      </w:r>
      <w:hyperlink w:anchor="_ENREF_36" w:tooltip="Gopan, 2007 #50" w:history="1">
        <w:r w:rsidR="008C5992">
          <w:rPr>
            <w:rFonts w:ascii="Times New Roman" w:eastAsia="宋体" w:hAnsi="宋体" w:cs="Times New Roman"/>
            <w:noProof/>
            <w:kern w:val="0"/>
            <w:szCs w:val="21"/>
          </w:rPr>
          <w:t>Gopan and Reps 2007</w:t>
        </w:r>
      </w:hyperlink>
      <w:r w:rsidR="004F5D9C">
        <w:rPr>
          <w:rFonts w:ascii="Times New Roman" w:eastAsia="宋体" w:hAnsi="宋体" w:cs="Times New Roman"/>
          <w:noProof/>
          <w:kern w:val="0"/>
          <w:szCs w:val="21"/>
        </w:rPr>
        <w:t>]</w:t>
      </w:r>
      <w:r w:rsidR="00DA287F">
        <w:rPr>
          <w:rFonts w:ascii="Times New Roman" w:eastAsia="宋体" w:hAnsi="宋体" w:cs="Times New Roman"/>
          <w:kern w:val="0"/>
          <w:szCs w:val="21"/>
        </w:rPr>
        <w:fldChar w:fldCharType="end"/>
      </w:r>
      <w:r w:rsidR="00226A17">
        <w:rPr>
          <w:rFonts w:ascii="Times New Roman" w:eastAsia="宋体" w:hAnsi="宋体" w:cs="Times New Roman" w:hint="eastAsia"/>
          <w:kern w:val="0"/>
          <w:szCs w:val="21"/>
        </w:rPr>
        <w:t>，</w:t>
      </w:r>
      <w:r w:rsidR="00522E54">
        <w:rPr>
          <w:rFonts w:ascii="Times New Roman" w:eastAsia="宋体" w:hAnsi="宋体" w:cs="Times New Roman" w:hint="eastAsia"/>
          <w:kern w:val="0"/>
          <w:szCs w:val="21"/>
        </w:rPr>
        <w:t>在处理程序点时判断生成的模板是否可以被满足。</w:t>
      </w:r>
      <w:r w:rsidR="00226A17">
        <w:rPr>
          <w:rFonts w:ascii="Times New Roman" w:eastAsia="宋体" w:hAnsi="宋体" w:cs="Times New Roman" w:hint="eastAsia"/>
          <w:kern w:val="0"/>
          <w:szCs w:val="21"/>
        </w:rPr>
        <w:t>具体算法是</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33" w:name="_Toc318805899"/>
      <w:r>
        <w:rPr>
          <w:rFonts w:hint="eastAsia"/>
        </w:rPr>
        <w:lastRenderedPageBreak/>
        <w:t>loopInv</w:t>
      </w:r>
      <w:r w:rsidR="004E3084">
        <w:rPr>
          <w:rFonts w:hint="eastAsia"/>
        </w:rPr>
        <w:t>插件的设计与实现</w:t>
      </w:r>
      <w:bookmarkEnd w:id="33"/>
    </w:p>
    <w:p w:rsidR="00100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r w:rsidRPr="00B07C9E">
        <w:rPr>
          <w:rFonts w:hint="eastAsia"/>
        </w:rPr>
        <w:t>平台介绍</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循环上的不变式，特定程序点的断言，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drawing>
          <wp:inline distT="0" distB="0" distL="0" distR="0" wp14:anchorId="774BB539" wp14:editId="2E74313C">
            <wp:extent cx="4667415" cy="4019433"/>
            <wp:effectExtent l="19050" t="19050" r="19050" b="1968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226"/>
                    <a:stretch>
                      <a:fillRect/>
                    </a:stretch>
                  </pic:blipFill>
                  <pic:spPr>
                    <a:xfrm>
                      <a:off x="0" y="0"/>
                      <a:ext cx="4669713" cy="402141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34" w:name="_Toc318893265"/>
      <w:r w:rsidRPr="00ED378B">
        <w:rPr>
          <w:rFonts w:hint="eastAsia"/>
          <w:b/>
        </w:rPr>
        <w:lastRenderedPageBreak/>
        <w:t>图</w:t>
      </w:r>
      <w:r w:rsidRPr="00ED378B">
        <w:rPr>
          <w:rFonts w:hint="eastAsia"/>
          <w:b/>
        </w:rPr>
        <w:t xml:space="preserve"> 5</w:t>
      </w:r>
      <w:r w:rsidRPr="00ED378B">
        <w:rPr>
          <w:b/>
        </w:rPr>
        <w:t xml:space="preserve"> </w:t>
      </w:r>
      <w:r w:rsidRPr="00ED378B">
        <w:rPr>
          <w:b/>
        </w:rPr>
        <w:noBreakHyphen/>
      </w:r>
      <w:r w:rsidRPr="00ED378B">
        <w:rPr>
          <w:b/>
        </w:rPr>
        <w:fldChar w:fldCharType="begin"/>
      </w:r>
      <w:r w:rsidRPr="00ED378B">
        <w:rPr>
          <w:b/>
        </w:rPr>
        <w:instrText xml:space="preserve"> </w:instrText>
      </w:r>
      <w:r w:rsidRPr="00ED378B">
        <w:rPr>
          <w:rFonts w:hint="eastAsia"/>
          <w:b/>
        </w:rPr>
        <w:instrText xml:space="preserve">SEQ </w:instrText>
      </w:r>
      <w:r w:rsidRPr="00ED378B">
        <w:rPr>
          <w:rFonts w:hint="eastAsia"/>
          <w:b/>
        </w:rPr>
        <w:instrText>图</w:instrText>
      </w:r>
      <w:r w:rsidRPr="00ED378B">
        <w:rPr>
          <w:rFonts w:hint="eastAsia"/>
          <w:b/>
        </w:rPr>
        <w:instrText xml:space="preserve"> \* ARABIC \s 1</w:instrText>
      </w:r>
      <w:r w:rsidRPr="00ED378B">
        <w:rPr>
          <w:b/>
        </w:rPr>
        <w:instrText xml:space="preserve"> </w:instrText>
      </w:r>
      <w:r w:rsidRPr="00ED378B">
        <w:rPr>
          <w:b/>
        </w:rPr>
        <w:fldChar w:fldCharType="separate"/>
      </w:r>
      <w:r w:rsidR="007C4900">
        <w:rPr>
          <w:b/>
          <w:noProof/>
        </w:rPr>
        <w:t>1</w:t>
      </w:r>
      <w:r w:rsidRPr="00ED378B">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34"/>
    </w:p>
    <w:p w:rsidR="00B07C9E" w:rsidRDefault="00B07C9E"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227"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Pr>
          <w:rFonts w:hint="eastAsia"/>
        </w:rPr>
        <w:t>是一个</w:t>
      </w:r>
      <w:r w:rsidR="00C96E1E">
        <w:rPr>
          <w:rFonts w:hint="eastAsia"/>
        </w:rPr>
        <w:t>用来</w:t>
      </w:r>
      <w:r>
        <w:rPr>
          <w:rFonts w:hint="eastAsia"/>
        </w:rPr>
        <w:t>执行</w:t>
      </w:r>
      <w:r>
        <w:rPr>
          <w:rFonts w:hint="eastAsia"/>
        </w:rPr>
        <w:t>C</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69" w:tooltip="Necula, 2009 #213" w:history="1">
        <w:r w:rsidR="008C5992">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35" w:name="_Ref317862299"/>
      <w:bookmarkStart w:id="36" w:name="_Toc318893266"/>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ED378B">
        <w:rPr>
          <w:rFonts w:ascii="Arial" w:hAnsi="Arial" w:cs="Arial"/>
          <w:b/>
          <w:sz w:val="21"/>
          <w:szCs w:val="21"/>
        </w:rPr>
        <w:noBreakHyphen/>
      </w:r>
      <w:r w:rsidR="00ED378B">
        <w:rPr>
          <w:rFonts w:ascii="Arial" w:hAnsi="Arial" w:cs="Arial"/>
          <w:b/>
          <w:sz w:val="21"/>
          <w:szCs w:val="21"/>
        </w:rPr>
        <w:fldChar w:fldCharType="begin"/>
      </w:r>
      <w:r w:rsidR="00ED378B">
        <w:rPr>
          <w:rFonts w:ascii="Arial" w:hAnsi="Arial" w:cs="Arial"/>
          <w:b/>
          <w:sz w:val="21"/>
          <w:szCs w:val="21"/>
        </w:rPr>
        <w:instrText xml:space="preserve"> SEQ </w:instrText>
      </w:r>
      <w:r w:rsidR="00ED378B">
        <w:rPr>
          <w:rFonts w:ascii="Arial" w:hAnsi="Arial" w:cs="Arial"/>
          <w:b/>
          <w:sz w:val="21"/>
          <w:szCs w:val="21"/>
        </w:rPr>
        <w:instrText>图</w:instrText>
      </w:r>
      <w:r w:rsidR="00ED378B">
        <w:rPr>
          <w:rFonts w:ascii="Arial" w:hAnsi="Arial" w:cs="Arial"/>
          <w:b/>
          <w:sz w:val="21"/>
          <w:szCs w:val="21"/>
        </w:rPr>
        <w:instrText xml:space="preserve"> \* ARABIC \s 1 </w:instrText>
      </w:r>
      <w:r w:rsidR="00ED378B">
        <w:rPr>
          <w:rFonts w:ascii="Arial" w:hAnsi="Arial" w:cs="Arial"/>
          <w:b/>
          <w:sz w:val="21"/>
          <w:szCs w:val="21"/>
        </w:rPr>
        <w:fldChar w:fldCharType="separate"/>
      </w:r>
      <w:r w:rsidR="007C4900">
        <w:rPr>
          <w:rFonts w:ascii="Arial" w:hAnsi="Arial" w:cs="Arial"/>
          <w:b/>
          <w:noProof/>
          <w:sz w:val="21"/>
          <w:szCs w:val="21"/>
        </w:rPr>
        <w:t>2</w:t>
      </w:r>
      <w:r w:rsidR="00ED378B">
        <w:rPr>
          <w:rFonts w:ascii="Arial" w:hAnsi="Arial" w:cs="Arial"/>
          <w:b/>
          <w:sz w:val="21"/>
          <w:szCs w:val="21"/>
        </w:rPr>
        <w:fldChar w:fldCharType="end"/>
      </w:r>
      <w:bookmarkEnd w:id="35"/>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36"/>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83" w:tooltip="邢建英, 2010 #209" w:history="1">
        <w:r w:rsidR="008C5992">
          <w:rPr>
            <w:rFonts w:hint="eastAsia"/>
            <w:noProof/>
          </w:rPr>
          <w:t>邢建英</w:t>
        </w:r>
        <w:r w:rsidR="008C5992">
          <w:rPr>
            <w:rFonts w:hint="eastAsia"/>
            <w:noProof/>
          </w:rPr>
          <w:t xml:space="preserve">, </w:t>
        </w:r>
        <w:r w:rsidR="008C5992">
          <w:rPr>
            <w:rFonts w:hint="eastAsia"/>
            <w:noProof/>
          </w:rPr>
          <w:t>李梦君</w:t>
        </w:r>
        <w:r w:rsidR="008C5992">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lastRenderedPageBreak/>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37" w:name="_Toc318893267"/>
      <w:r w:rsidRPr="000705A0">
        <w:rPr>
          <w:rFonts w:hint="eastAsia"/>
          <w:b/>
        </w:rPr>
        <w:t>图</w:t>
      </w:r>
      <w:r w:rsidRPr="000705A0">
        <w:rPr>
          <w:rFonts w:hint="eastAsia"/>
          <w:b/>
        </w:rPr>
        <w:t xml:space="preserve"> </w:t>
      </w:r>
      <w:r w:rsidR="00030CCE">
        <w:rPr>
          <w:rFonts w:hint="eastAsia"/>
          <w:b/>
        </w:rPr>
        <w:t>5</w:t>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3</w:t>
      </w:r>
      <w:r w:rsidR="00ED378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37"/>
    </w:p>
    <w:p w:rsidR="006F10B2" w:rsidRDefault="006F10B2" w:rsidP="00DB6359">
      <w:pPr>
        <w:pStyle w:val="20"/>
        <w:numPr>
          <w:ilvl w:val="0"/>
          <w:numId w:val="24"/>
        </w:numPr>
      </w:pPr>
      <w:r>
        <w:rPr>
          <w:rFonts w:hint="eastAsia"/>
        </w:rPr>
        <w:t>系统框架</w:t>
      </w:r>
    </w:p>
    <w:p w:rsidR="00EA12C2" w:rsidRDefault="00EA12C2" w:rsidP="00A86FCB">
      <w:pPr>
        <w:autoSpaceDE w:val="0"/>
        <w:autoSpaceDN w:val="0"/>
        <w:adjustRightInd w:val="0"/>
        <w:jc w:val="left"/>
      </w:pPr>
      <w:r>
        <w:rPr>
          <w:rFonts w:hint="eastAsia"/>
        </w:rPr>
        <w:t>loopInv</w:t>
      </w:r>
      <w:r>
        <w:rPr>
          <w:rFonts w:hint="eastAsia"/>
        </w:rPr>
        <w:t>的框架如</w:t>
      </w:r>
      <w:r w:rsidR="00986B5A">
        <w:rPr>
          <w:rFonts w:hint="eastAsia"/>
        </w:rPr>
        <w:t>。</w:t>
      </w:r>
    </w:p>
    <w:p w:rsidR="00BD52A0" w:rsidRDefault="00BD52A0" w:rsidP="00A86FCB">
      <w:pPr>
        <w:autoSpaceDE w:val="0"/>
        <w:autoSpaceDN w:val="0"/>
        <w:adjustRightInd w:val="0"/>
        <w:jc w:val="left"/>
      </w:pP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rPr>
          <w:rFonts w:hint="eastAsia"/>
        </w:rPr>
      </w:pPr>
      <w:bookmarkStart w:id="38" w:name="_Toc318805900"/>
      <w:r>
        <w:rPr>
          <w:rFonts w:hint="eastAsia"/>
        </w:rPr>
        <w:lastRenderedPageBreak/>
        <w:t>实验过程与结果</w:t>
      </w:r>
      <w:bookmarkEnd w:id="38"/>
    </w:p>
    <w:p w:rsidR="00FB735E" w:rsidRPr="00F33CB6" w:rsidRDefault="00FB735E" w:rsidP="00F33CB6">
      <w:pPr>
        <w:autoSpaceDE w:val="0"/>
        <w:autoSpaceDN w:val="0"/>
        <w:adjustRightInd w:val="0"/>
        <w:spacing w:line="360" w:lineRule="auto"/>
        <w:ind w:firstLineChars="200" w:firstLine="420"/>
        <w:jc w:val="left"/>
      </w:pPr>
      <w:r w:rsidRPr="00F33CB6">
        <w:rPr>
          <w:rFonts w:hint="eastAsia"/>
        </w:rPr>
        <w:t>生成的不变式并不是完全正确，也并不是所有正确的不变式都是有意义的。</w:t>
      </w:r>
      <w:r w:rsidR="006456C6" w:rsidRPr="00F33CB6">
        <w:rPr>
          <w:rFonts w:hint="eastAsia"/>
        </w:rPr>
        <w:t>其</w:t>
      </w:r>
      <w:r w:rsidRPr="00F33CB6">
        <w:rPr>
          <w:rFonts w:hint="eastAsia"/>
        </w:rPr>
        <w:t>效果和测试用例集等都有很大关系。</w:t>
      </w:r>
      <w:r w:rsidR="007D4AF1" w:rsidRPr="00F33CB6">
        <w:rPr>
          <w:rFonts w:hint="eastAsia"/>
        </w:rPr>
        <w:t>生成不变式并不影响手工书写不变式</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7D4AF1" w:rsidRPr="00F33CB6">
        <w:rPr>
          <w:rFonts w:hint="eastAsia"/>
        </w:rPr>
        <w:t>。</w:t>
      </w:r>
    </w:p>
    <w:p w:rsidR="009B74D6" w:rsidRPr="009B74D6" w:rsidRDefault="009B74D6" w:rsidP="009B74D6">
      <w:pPr>
        <w:pStyle w:val="ab"/>
        <w:keepNext/>
        <w:spacing w:before="152" w:after="160"/>
        <w:jc w:val="center"/>
        <w:rPr>
          <w:rFonts w:ascii="Arial" w:hAnsi="Arial" w:cs="Arial"/>
          <w:b/>
          <w:sz w:val="21"/>
          <w:szCs w:val="21"/>
        </w:rPr>
      </w:pPr>
      <w:bookmarkStart w:id="39"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39"/>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40" w:name="_Toc318805901"/>
      <w:r>
        <w:rPr>
          <w:rFonts w:hint="eastAsia"/>
        </w:rPr>
        <w:lastRenderedPageBreak/>
        <w:t>结论与展望</w:t>
      </w:r>
      <w:bookmarkEnd w:id="40"/>
    </w:p>
    <w:p w:rsidR="00DA560C" w:rsidRDefault="00DA560C" w:rsidP="00911DE2">
      <w:pPr>
        <w:autoSpaceDE w:val="0"/>
        <w:autoSpaceDN w:val="0"/>
        <w:adjustRightInd w:val="0"/>
        <w:spacing w:line="360" w:lineRule="auto"/>
        <w:ind w:firstLineChars="200" w:firstLine="420"/>
        <w:jc w:val="left"/>
      </w:pPr>
      <w:r>
        <w:rPr>
          <w:rFonts w:hint="eastAsia"/>
        </w:rPr>
        <w:t>由于理论尚不够成熟，形式化方法还难以证明大型软件系统的正确性</w:t>
      </w:r>
      <w:r>
        <w:fldChar w:fldCharType="begin"/>
      </w:r>
      <w:r w:rsidR="00F04692">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sidR="00F04692">
        <w:rPr>
          <w:noProof/>
        </w:rPr>
        <w:t>[</w:t>
      </w:r>
      <w:hyperlink w:anchor="_ENREF_1" w:tooltip="Airchinnigh, 1995 #211" w:history="1">
        <w:r w:rsidR="008C5992">
          <w:rPr>
            <w:noProof/>
          </w:rPr>
          <w:t>Airchinnigh 1995</w:t>
        </w:r>
      </w:hyperlink>
      <w:r w:rsidR="00F04692">
        <w:rPr>
          <w:noProof/>
        </w:rPr>
        <w:t>]</w:t>
      </w:r>
      <w:r>
        <w:fldChar w:fldCharType="end"/>
      </w:r>
      <w:r>
        <w:rPr>
          <w:rFonts w:hint="eastAsia"/>
        </w:rPr>
        <w:t>。希望我们的工作有助于形式化证明的发展。</w:t>
      </w:r>
      <w:r w:rsidR="003777A8">
        <w:rPr>
          <w:rFonts w:hint="eastAsia"/>
        </w:rPr>
        <w:t>可以应用在验证、检测方面。</w:t>
      </w:r>
    </w:p>
    <w:p w:rsidR="00BD410C" w:rsidRDefault="00BD410C" w:rsidP="00911DE2">
      <w:pPr>
        <w:autoSpaceDE w:val="0"/>
        <w:autoSpaceDN w:val="0"/>
        <w:adjustRightInd w:val="0"/>
        <w:spacing w:line="360" w:lineRule="auto"/>
        <w:ind w:firstLineChars="200" w:firstLine="420"/>
        <w:jc w:val="left"/>
      </w:pPr>
      <w:r>
        <w:rPr>
          <w:rFonts w:hint="eastAsia"/>
        </w:rPr>
        <w:t>处理指针</w:t>
      </w:r>
      <w:r w:rsidR="001F51D0">
        <w:rPr>
          <w:rFonts w:hint="eastAsia"/>
        </w:rPr>
        <w:t>、多个数组的元素之间操作时</w:t>
      </w:r>
      <w:r>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55" w:tooltip="Kiezun, 2009 #243" w:history="1">
        <w:r w:rsidR="008C5992">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0" w:tooltip="Weiser, 1981 #27" w:history="1">
        <w:r w:rsidR="008C5992">
          <w:rPr>
            <w:noProof/>
          </w:rPr>
          <w:t>Weiser 1981</w:t>
        </w:r>
      </w:hyperlink>
      <w:r w:rsidR="00E82675">
        <w:rPr>
          <w:noProof/>
        </w:rPr>
        <w:t xml:space="preserve">; </w:t>
      </w:r>
      <w:hyperlink w:anchor="_ENREF_64" w:tooltip="Monate, 2008 #122" w:history="1">
        <w:r w:rsidR="008C5992">
          <w:rPr>
            <w:noProof/>
          </w:rPr>
          <w:t>Monate 2008</w:t>
        </w:r>
      </w:hyperlink>
      <w:r w:rsidR="00E82675">
        <w:rPr>
          <w:noProof/>
        </w:rPr>
        <w:t>]</w:t>
      </w:r>
      <w:r w:rsidR="000D0CA8">
        <w:fldChar w:fldCharType="end"/>
      </w:r>
      <w:r w:rsidR="0088237D">
        <w:rPr>
          <w:rFonts w:hint="eastAsia"/>
        </w:rPr>
        <w:t>只计算</w:t>
      </w:r>
      <w:r w:rsidR="00D71E54">
        <w:rPr>
          <w:rFonts w:hint="eastAsia"/>
        </w:rPr>
        <w:t>与</w:t>
      </w:r>
      <w:r w:rsidR="0088237D">
        <w:rPr>
          <w:rFonts w:hint="eastAsia"/>
        </w:rPr>
        <w:t>程序规范相关变量</w:t>
      </w:r>
      <w:r w:rsidR="00D71E54">
        <w:rPr>
          <w:rFonts w:hint="eastAsia"/>
        </w:rPr>
        <w:t>的抽象状态</w:t>
      </w:r>
      <w:r w:rsidR="0064106F">
        <w:rPr>
          <w:rFonts w:hint="eastAsia"/>
        </w:rPr>
        <w:t>，减少计算量</w:t>
      </w:r>
      <w:r w:rsidR="00AE4FD2">
        <w:rPr>
          <w:rFonts w:hint="eastAsia"/>
        </w:rPr>
        <w:t>；结构体等自定义数据类型</w:t>
      </w:r>
      <w:r w:rsidR="00712987">
        <w:rPr>
          <w:rFonts w:hint="eastAsia"/>
        </w:rPr>
        <w:t>分析</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41" w:name="_Toc259547527"/>
      <w:bookmarkStart w:id="42" w:name="_Toc318805902"/>
      <w:r>
        <w:rPr>
          <w:rFonts w:hint="eastAsia"/>
        </w:rPr>
        <w:lastRenderedPageBreak/>
        <w:t>参考文献</w:t>
      </w:r>
      <w:bookmarkEnd w:id="41"/>
      <w:bookmarkEnd w:id="42"/>
    </w:p>
    <w:p w:rsidR="008C5992" w:rsidRPr="008C5992" w:rsidRDefault="001C5277" w:rsidP="008C5992">
      <w:pPr>
        <w:pStyle w:val="10"/>
        <w:spacing w:after="0" w:line="240" w:lineRule="auto"/>
        <w:ind w:left="720" w:hanging="720"/>
        <w:jc w:val="left"/>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43" w:name="_ENREF_1"/>
      <w:r w:rsidR="008C5992" w:rsidRPr="008C5992">
        <w:rPr>
          <w:rFonts w:ascii="Calibri" w:eastAsia="华文仿宋" w:hAnsi="Calibri" w:cs="Calibri"/>
          <w:noProof/>
          <w:sz w:val="20"/>
          <w:szCs w:val="21"/>
        </w:rPr>
        <w:t>[Airchinnigh (1995)]</w:t>
      </w:r>
      <w:r w:rsidR="008C5992" w:rsidRPr="008C5992">
        <w:rPr>
          <w:rFonts w:ascii="Calibri" w:eastAsia="华文仿宋" w:hAnsi="Calibri" w:cs="Calibri"/>
          <w:noProof/>
          <w:sz w:val="20"/>
          <w:szCs w:val="21"/>
        </w:rPr>
        <w:tab/>
        <w:t>Formal Methods &amp; Testing. Tutorials of the Sixth International Software Quality Week, 625 Third Street, San Francisco, CA 94107-1997.</w:t>
      </w:r>
      <w:bookmarkEnd w:id="4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44" w:name="_ENREF_2"/>
      <w:r w:rsidRPr="008C5992">
        <w:rPr>
          <w:rFonts w:ascii="Calibri" w:eastAsia="华文仿宋" w:hAnsi="Calibri" w:cs="Calibri"/>
          <w:noProof/>
          <w:sz w:val="20"/>
          <w:szCs w:val="21"/>
        </w:rPr>
        <w:t>[Ball (2004)]</w:t>
      </w:r>
      <w:r w:rsidRPr="008C5992">
        <w:rPr>
          <w:rFonts w:ascii="Calibri" w:eastAsia="华文仿宋" w:hAnsi="Calibri" w:cs="Calibri"/>
          <w:noProof/>
          <w:sz w:val="20"/>
          <w:szCs w:val="21"/>
        </w:rPr>
        <w:tab/>
        <w:t>SLAM and Static Driver Verifier: Technology Transfer of Formal Methods inside Microsoft. Proceedings of Fourth International Conference on Integrated Formal Methods, Springer.</w:t>
      </w:r>
      <w:bookmarkEnd w:id="4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45" w:name="_ENREF_3"/>
      <w:r w:rsidRPr="008C5992">
        <w:rPr>
          <w:rFonts w:ascii="Calibri" w:eastAsia="华文仿宋" w:hAnsi="Calibri" w:cs="Calibri"/>
          <w:noProof/>
          <w:sz w:val="20"/>
          <w:szCs w:val="21"/>
        </w:rPr>
        <w:t>[Ball (2001)]</w:t>
      </w:r>
      <w:r w:rsidRPr="008C5992">
        <w:rPr>
          <w:rFonts w:ascii="Calibri" w:eastAsia="华文仿宋" w:hAnsi="Calibri" w:cs="Calibri"/>
          <w:noProof/>
          <w:sz w:val="20"/>
          <w:szCs w:val="21"/>
        </w:rPr>
        <w:tab/>
        <w:t>Automatic predicate abstraction of C programs. Proceedings of the ACM SIGPLAN 2001 conference on Programming language design and implementation, Snowbird, Utah, United States, ACM New York, NY, USA ©2001.pp: 203-213.</w:t>
      </w:r>
      <w:bookmarkEnd w:id="4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46" w:name="_ENREF_4"/>
      <w:r w:rsidRPr="008C5992">
        <w:rPr>
          <w:rFonts w:ascii="Calibri" w:eastAsia="华文仿宋" w:hAnsi="Calibri" w:cs="Calibri"/>
          <w:noProof/>
          <w:sz w:val="20"/>
          <w:szCs w:val="21"/>
        </w:rPr>
        <w:t>[Ball (2002)]</w:t>
      </w:r>
      <w:r w:rsidRPr="008C5992">
        <w:rPr>
          <w:rFonts w:ascii="Calibri" w:eastAsia="华文仿宋" w:hAnsi="Calibri" w:cs="Calibri"/>
          <w:noProof/>
          <w:sz w:val="20"/>
          <w:szCs w:val="21"/>
        </w:rPr>
        <w:tab/>
        <w:t>The SLAM project Debugging system software via static analysis. Proceedings of the 29th ACM SIGPLAN-SIGACT symposium on Principles of programming languages, Portland, Oregon, ACM New York, NY, USA ©2002.pp: 1 - 3.</w:t>
      </w:r>
      <w:bookmarkEnd w:id="4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47" w:name="_ENREF_5"/>
      <w:r w:rsidRPr="008C5992">
        <w:rPr>
          <w:rFonts w:ascii="Calibri" w:eastAsia="华文仿宋" w:hAnsi="Calibri" w:cs="Calibri"/>
          <w:noProof/>
          <w:sz w:val="20"/>
          <w:szCs w:val="21"/>
        </w:rPr>
        <w:t>[Barrett (2007)]</w:t>
      </w:r>
      <w:r w:rsidRPr="008C5992">
        <w:rPr>
          <w:rFonts w:ascii="Calibri" w:eastAsia="华文仿宋" w:hAnsi="Calibri" w:cs="Calibri"/>
          <w:noProof/>
          <w:sz w:val="20"/>
          <w:szCs w:val="21"/>
        </w:rPr>
        <w:tab/>
        <w:t>CVC3. CAV '07, Springer, July 2007.pp: 298-302.</w:t>
      </w:r>
      <w:bookmarkEnd w:id="4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48" w:name="_ENREF_6"/>
      <w:r w:rsidRPr="008C5992">
        <w:rPr>
          <w:rFonts w:ascii="Calibri" w:eastAsia="华文仿宋" w:hAnsi="Calibri" w:cs="Calibri"/>
          <w:noProof/>
          <w:sz w:val="20"/>
          <w:szCs w:val="21"/>
        </w:rPr>
        <w:t>[Beyer (2007)]</w:t>
      </w:r>
      <w:r w:rsidRPr="008C5992">
        <w:rPr>
          <w:rFonts w:ascii="Calibri" w:eastAsia="华文仿宋" w:hAnsi="Calibri" w:cs="Calibri"/>
          <w:noProof/>
          <w:sz w:val="20"/>
          <w:szCs w:val="21"/>
        </w:rPr>
        <w:tab/>
        <w:t>"The Software Model Checker Blast: Applications to Software Engineering." International Journal on Software Tools for Technology Transfer 9(5-6): 505-525.</w:t>
      </w:r>
      <w:bookmarkEnd w:id="4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49" w:name="_ENREF_7"/>
      <w:r w:rsidRPr="008C5992">
        <w:rPr>
          <w:rFonts w:ascii="Calibri" w:eastAsia="华文仿宋" w:hAnsi="Calibri" w:cs="Calibri"/>
          <w:noProof/>
          <w:sz w:val="20"/>
          <w:szCs w:val="21"/>
        </w:rPr>
        <w:t>[Beyer (2007)]</w:t>
      </w:r>
      <w:r w:rsidRPr="008C5992">
        <w:rPr>
          <w:rFonts w:ascii="Calibri" w:eastAsia="华文仿宋" w:hAnsi="Calibri" w:cs="Calibri"/>
          <w:noProof/>
          <w:sz w:val="20"/>
          <w:szCs w:val="21"/>
        </w:rPr>
        <w:tab/>
        <w:t>Path invariants. PLDI '07, ACM New York, NY, USA ©2007.pp: 300 - 309.</w:t>
      </w:r>
      <w:bookmarkEnd w:id="4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0" w:name="_ENREF_8"/>
      <w:r w:rsidRPr="008C5992">
        <w:rPr>
          <w:rFonts w:ascii="Calibri" w:eastAsia="华文仿宋" w:hAnsi="Calibri" w:cs="Calibri"/>
          <w:noProof/>
          <w:sz w:val="20"/>
          <w:szCs w:val="21"/>
        </w:rPr>
        <w:t>[Blanchet (2003)]</w:t>
      </w:r>
      <w:r w:rsidRPr="008C5992">
        <w:rPr>
          <w:rFonts w:ascii="Calibri" w:eastAsia="华文仿宋" w:hAnsi="Calibri" w:cs="Calibri"/>
          <w:noProof/>
          <w:sz w:val="20"/>
          <w:szCs w:val="21"/>
        </w:rPr>
        <w:tab/>
        <w:t>A static analyzer for large safety-critical software. PLDI'03.pp: 196 - 207.</w:t>
      </w:r>
      <w:bookmarkEnd w:id="5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1" w:name="_ENREF_9"/>
      <w:r w:rsidRPr="008C5992">
        <w:rPr>
          <w:rFonts w:ascii="Calibri" w:eastAsia="华文仿宋" w:hAnsi="Calibri" w:cs="Calibri"/>
          <w:noProof/>
          <w:sz w:val="20"/>
          <w:szCs w:val="21"/>
        </w:rPr>
        <w:t>[Bourdoncle (1993)]</w:t>
      </w:r>
      <w:r w:rsidRPr="008C5992">
        <w:rPr>
          <w:rFonts w:ascii="Calibri" w:eastAsia="华文仿宋" w:hAnsi="Calibri" w:cs="Calibri"/>
          <w:noProof/>
          <w:sz w:val="20"/>
          <w:szCs w:val="21"/>
        </w:rPr>
        <w:tab/>
        <w:t>Efﬁcient chaotic iteration strategies with widenings. Proceedings of the International Conference on Formal Methods in Programming and their Applications.</w:t>
      </w:r>
      <w:bookmarkEnd w:id="5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2" w:name="_ENREF_10"/>
      <w:r w:rsidRPr="008C5992">
        <w:rPr>
          <w:rFonts w:ascii="Calibri" w:eastAsia="华文仿宋" w:hAnsi="Calibri" w:cs="Calibri"/>
          <w:noProof/>
          <w:sz w:val="20"/>
          <w:szCs w:val="21"/>
        </w:rPr>
        <w:t>[Bradley (2008)]</w:t>
      </w:r>
      <w:r w:rsidRPr="008C5992">
        <w:rPr>
          <w:rFonts w:ascii="Calibri" w:eastAsia="华文仿宋" w:hAnsi="Calibri" w:cs="Calibri"/>
          <w:noProof/>
          <w:sz w:val="20"/>
          <w:szCs w:val="21"/>
        </w:rPr>
        <w:tab/>
        <w:t>"Property-Directed Incremental Invariant Generation." Formal Aspects of Computing 20(4-5): 379–405.</w:t>
      </w:r>
      <w:bookmarkEnd w:id="5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3" w:name="_ENREF_11"/>
      <w:r w:rsidRPr="008C5992">
        <w:rPr>
          <w:rFonts w:ascii="Calibri" w:eastAsia="华文仿宋" w:hAnsi="Calibri" w:cs="Calibri"/>
          <w:noProof/>
          <w:sz w:val="20"/>
          <w:szCs w:val="21"/>
        </w:rPr>
        <w:t>[Bradley (2005)]</w:t>
      </w:r>
      <w:r w:rsidRPr="008C5992">
        <w:rPr>
          <w:rFonts w:ascii="Calibri" w:eastAsia="华文仿宋" w:hAnsi="Calibri" w:cs="Calibri"/>
          <w:noProof/>
          <w:sz w:val="20"/>
          <w:szCs w:val="21"/>
        </w:rPr>
        <w:tab/>
        <w:t>Linear ranking with reachability. CAV'05.pp: 247-250.</w:t>
      </w:r>
      <w:bookmarkEnd w:id="5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4" w:name="_ENREF_12"/>
      <w:r w:rsidRPr="008C5992">
        <w:rPr>
          <w:rFonts w:ascii="Calibri" w:eastAsia="华文仿宋" w:hAnsi="Calibri" w:cs="Calibri"/>
          <w:noProof/>
          <w:sz w:val="20"/>
          <w:szCs w:val="21"/>
        </w:rPr>
        <w:t>[Chaki (2003)]</w:t>
      </w:r>
      <w:r w:rsidRPr="008C5992">
        <w:rPr>
          <w:rFonts w:ascii="Calibri" w:eastAsia="华文仿宋" w:hAnsi="Calibri" w:cs="Calibri"/>
          <w:noProof/>
          <w:sz w:val="20"/>
          <w:szCs w:val="21"/>
        </w:rPr>
        <w:tab/>
        <w:t>Modular Verification of Software Components in C Proceedings of the 25th International Conference on Software Engineering, Portland, Oregon.</w:t>
      </w:r>
      <w:bookmarkEnd w:id="5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5" w:name="_ENREF_13"/>
      <w:r w:rsidRPr="008C5992">
        <w:rPr>
          <w:rFonts w:ascii="Calibri" w:eastAsia="华文仿宋" w:hAnsi="Calibri" w:cs="Calibri"/>
          <w:noProof/>
          <w:sz w:val="20"/>
          <w:szCs w:val="21"/>
        </w:rPr>
        <w:t>[Chaki (2003)]</w:t>
      </w:r>
      <w:r w:rsidRPr="008C5992">
        <w:rPr>
          <w:rFonts w:ascii="Calibri" w:eastAsia="华文仿宋" w:hAnsi="Calibri" w:cs="Calibri"/>
          <w:noProof/>
          <w:sz w:val="20"/>
          <w:szCs w:val="21"/>
        </w:rPr>
        <w:tab/>
        <w:t>Predicate Abstraction with Minimum Predicates. 12th Advanced Research Working Conf. Correct Hardware Design and Verification Methods (CHARME), Springer, Berlin.</w:t>
      </w:r>
      <w:bookmarkEnd w:id="5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6" w:name="_ENREF_14"/>
      <w:r w:rsidRPr="008C5992">
        <w:rPr>
          <w:rFonts w:ascii="Calibri" w:eastAsia="华文仿宋" w:hAnsi="Calibri" w:cs="Calibri"/>
          <w:noProof/>
          <w:sz w:val="20"/>
          <w:szCs w:val="21"/>
        </w:rPr>
        <w:t>[Chen (2004)]</w:t>
      </w:r>
      <w:r w:rsidRPr="008C5992">
        <w:rPr>
          <w:rFonts w:ascii="Calibri" w:eastAsia="华文仿宋" w:hAnsi="Calibri" w:cs="Calibri"/>
          <w:noProof/>
          <w:sz w:val="20"/>
          <w:szCs w:val="21"/>
        </w:rPr>
        <w:tab/>
        <w:t>Model Checking One Million Lines of C Code. Network and Distributed System Security Symposium.</w:t>
      </w:r>
      <w:bookmarkEnd w:id="5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7" w:name="_ENREF_15"/>
      <w:r w:rsidRPr="008C5992">
        <w:rPr>
          <w:rFonts w:ascii="Calibri" w:eastAsia="华文仿宋" w:hAnsi="Calibri" w:cs="Calibri"/>
          <w:noProof/>
          <w:sz w:val="20"/>
          <w:szCs w:val="21"/>
        </w:rPr>
        <w:lastRenderedPageBreak/>
        <w:t>[Chen (2008)]</w:t>
      </w:r>
      <w:r w:rsidRPr="008C5992">
        <w:rPr>
          <w:rFonts w:ascii="Calibri" w:eastAsia="华文仿宋" w:hAnsi="Calibri" w:cs="Calibri"/>
          <w:noProof/>
          <w:sz w:val="20"/>
          <w:szCs w:val="21"/>
        </w:rPr>
        <w:tab/>
        <w:t>A sound ﬂoating-point polyhedra abstract domain. APLAS 2008.pp: 3-18.</w:t>
      </w:r>
      <w:bookmarkEnd w:id="5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8" w:name="_ENREF_16"/>
      <w:r w:rsidRPr="008C5992">
        <w:rPr>
          <w:rFonts w:ascii="Calibri" w:eastAsia="华文仿宋" w:hAnsi="Calibri" w:cs="Calibri"/>
          <w:noProof/>
          <w:sz w:val="20"/>
          <w:szCs w:val="21"/>
        </w:rPr>
        <w:t>[Chen (2002)]</w:t>
      </w:r>
      <w:r w:rsidRPr="008C5992">
        <w:rPr>
          <w:rFonts w:ascii="Calibri" w:eastAsia="华文仿宋" w:hAnsi="Calibri" w:cs="Calibri"/>
          <w:noProof/>
          <w:sz w:val="20"/>
          <w:szCs w:val="21"/>
        </w:rPr>
        <w:tab/>
        <w:t>MOPS an infrastructure for examining security properties of software. Proceedings of the 9th ACM conference on Computer and communications security, Washington, DC, USA.pp: 235-244.</w:t>
      </w:r>
      <w:bookmarkEnd w:id="5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59" w:name="_ENREF_17"/>
      <w:r w:rsidRPr="008C5992">
        <w:rPr>
          <w:rFonts w:ascii="Calibri" w:eastAsia="华文仿宋" w:hAnsi="Calibri" w:cs="Calibri"/>
          <w:noProof/>
          <w:sz w:val="20"/>
          <w:szCs w:val="21"/>
        </w:rPr>
        <w:t>[Cimatti (2002)]</w:t>
      </w:r>
      <w:r w:rsidRPr="008C5992">
        <w:rPr>
          <w:rFonts w:ascii="Calibri" w:eastAsia="华文仿宋" w:hAnsi="Calibri" w:cs="Calibri"/>
          <w:noProof/>
          <w:sz w:val="20"/>
          <w:szCs w:val="21"/>
        </w:rPr>
        <w:tab/>
        <w:t>NuSMV 2: An OpenSource Tool for Symbolic Model Checking. CAV'02, LNCS(2002).pp: 241-268.</w:t>
      </w:r>
      <w:bookmarkEnd w:id="5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0" w:name="_ENREF_18"/>
      <w:r w:rsidRPr="008C5992">
        <w:rPr>
          <w:rFonts w:ascii="Calibri" w:eastAsia="华文仿宋" w:hAnsi="Calibri" w:cs="Calibri"/>
          <w:noProof/>
          <w:sz w:val="20"/>
          <w:szCs w:val="21"/>
        </w:rPr>
        <w:t>[Cimatti (1999)]</w:t>
      </w:r>
      <w:r w:rsidRPr="008C5992">
        <w:rPr>
          <w:rFonts w:ascii="Calibri" w:eastAsia="华文仿宋" w:hAnsi="Calibri" w:cs="Calibri"/>
          <w:noProof/>
          <w:sz w:val="20"/>
          <w:szCs w:val="21"/>
        </w:rPr>
        <w:tab/>
        <w:t>NuSMV: A New Symbolic Model Verifier. CAV'99, LNCS.pp: 495–499.</w:t>
      </w:r>
      <w:bookmarkEnd w:id="6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1" w:name="_ENREF_19"/>
      <w:r w:rsidRPr="008C5992">
        <w:rPr>
          <w:rFonts w:ascii="Calibri" w:eastAsia="华文仿宋" w:hAnsi="Calibri" w:cs="Calibri"/>
          <w:noProof/>
          <w:sz w:val="20"/>
          <w:szCs w:val="21"/>
        </w:rPr>
        <w:t>[Clariso (2004)]</w:t>
      </w:r>
      <w:r w:rsidRPr="008C5992">
        <w:rPr>
          <w:rFonts w:ascii="Calibri" w:eastAsia="华文仿宋" w:hAnsi="Calibri" w:cs="Calibri"/>
          <w:noProof/>
          <w:sz w:val="20"/>
          <w:szCs w:val="21"/>
        </w:rPr>
        <w:tab/>
        <w:t>The octahedron abstract domain. SAS'04.pp: 312-327.</w:t>
      </w:r>
      <w:bookmarkEnd w:id="6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2" w:name="_ENREF_20"/>
      <w:r w:rsidRPr="008C5992">
        <w:rPr>
          <w:rFonts w:ascii="Calibri" w:eastAsia="华文仿宋" w:hAnsi="Calibri" w:cs="Calibri"/>
          <w:noProof/>
          <w:sz w:val="20"/>
          <w:szCs w:val="21"/>
        </w:rPr>
        <w:t>[Clarke (1981)]</w:t>
      </w:r>
      <w:r w:rsidRPr="008C5992">
        <w:rPr>
          <w:rFonts w:ascii="Calibri" w:eastAsia="华文仿宋" w:hAnsi="Calibri" w:cs="Calibri"/>
          <w:noProof/>
          <w:sz w:val="20"/>
          <w:szCs w:val="21"/>
        </w:rPr>
        <w:tab/>
        <w:t>Design and synthesis of synchronization skeletons using branching time temporal logic. Logic of Programs, Springer-Verlag London, UK(1982).pp: 52-71.</w:t>
      </w:r>
      <w:bookmarkEnd w:id="6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3" w:name="_ENREF_21"/>
      <w:r w:rsidRPr="008C5992">
        <w:rPr>
          <w:rFonts w:ascii="Calibri" w:eastAsia="华文仿宋" w:hAnsi="Calibri" w:cs="Calibri"/>
          <w:noProof/>
          <w:sz w:val="20"/>
          <w:szCs w:val="21"/>
        </w:rPr>
        <w:t>[Clarke (2000)]</w:t>
      </w:r>
      <w:r w:rsidRPr="008C5992">
        <w:rPr>
          <w:rFonts w:ascii="Calibri" w:eastAsia="华文仿宋" w:hAnsi="Calibri" w:cs="Calibri"/>
          <w:noProof/>
          <w:sz w:val="20"/>
          <w:szCs w:val="21"/>
        </w:rPr>
        <w:tab/>
        <w:t>Counterexample-Guided Abstraction Reﬁnement. CAV'00.pp: 154–169.</w:t>
      </w:r>
      <w:bookmarkEnd w:id="6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4" w:name="_ENREF_22"/>
      <w:r w:rsidRPr="008C5992">
        <w:rPr>
          <w:rFonts w:ascii="Calibri" w:eastAsia="华文仿宋" w:hAnsi="Calibri" w:cs="Calibri"/>
          <w:noProof/>
          <w:sz w:val="20"/>
          <w:szCs w:val="21"/>
        </w:rPr>
        <w:t>[Clarke, Eds. (2000)]</w:t>
      </w:r>
      <w:r w:rsidRPr="008C5992">
        <w:rPr>
          <w:rFonts w:ascii="Calibri" w:eastAsia="华文仿宋" w:hAnsi="Calibri" w:cs="Calibri"/>
          <w:noProof/>
          <w:sz w:val="20"/>
          <w:szCs w:val="21"/>
        </w:rPr>
        <w:tab/>
        <w:t>Model Checking, The MIT Press.</w:t>
      </w:r>
      <w:bookmarkEnd w:id="6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5" w:name="_ENREF_23"/>
      <w:r w:rsidRPr="008C5992">
        <w:rPr>
          <w:rFonts w:ascii="Calibri" w:eastAsia="华文仿宋" w:hAnsi="Calibri" w:cs="Calibri"/>
          <w:noProof/>
          <w:sz w:val="20"/>
          <w:szCs w:val="21"/>
        </w:rPr>
        <w:t>[Colon (2003)]</w:t>
      </w:r>
      <w:r w:rsidRPr="008C5992">
        <w:rPr>
          <w:rFonts w:ascii="Calibri" w:eastAsia="华文仿宋" w:hAnsi="Calibri" w:cs="Calibri"/>
          <w:noProof/>
          <w:sz w:val="20"/>
          <w:szCs w:val="21"/>
        </w:rPr>
        <w:tab/>
        <w:t>Linear invariant generation using non-linear constraint solving. CAV'03.pp: 420-433.</w:t>
      </w:r>
      <w:bookmarkEnd w:id="6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6" w:name="_ENREF_24"/>
      <w:r w:rsidRPr="008C5992">
        <w:rPr>
          <w:rFonts w:ascii="Calibri" w:eastAsia="华文仿宋" w:hAnsi="Calibri" w:cs="Calibri"/>
          <w:noProof/>
          <w:sz w:val="20"/>
          <w:szCs w:val="21"/>
        </w:rPr>
        <w:t>[Conchon. (2008)]</w:t>
      </w:r>
      <w:r w:rsidRPr="008C5992">
        <w:rPr>
          <w:rFonts w:ascii="Calibri" w:eastAsia="华文仿宋" w:hAnsi="Calibri" w:cs="Calibri"/>
          <w:noProof/>
          <w:sz w:val="20"/>
          <w:szCs w:val="21"/>
        </w:rPr>
        <w:tab/>
        <w:t xml:space="preserve"> "The Alt-Ergo automatic theorem prover." from </w:t>
      </w:r>
      <w:hyperlink r:id="rId230" w:history="1">
        <w:r w:rsidRPr="008C5992">
          <w:rPr>
            <w:rStyle w:val="a3"/>
            <w:rFonts w:ascii="Calibri" w:eastAsia="华文仿宋" w:hAnsi="Calibri" w:cs="Calibri"/>
            <w:noProof/>
            <w:sz w:val="20"/>
            <w:szCs w:val="21"/>
          </w:rPr>
          <w:t>http://alt-ergo.lri.fr/</w:t>
        </w:r>
      </w:hyperlink>
      <w:r w:rsidRPr="008C5992">
        <w:rPr>
          <w:rFonts w:ascii="Calibri" w:eastAsia="华文仿宋" w:hAnsi="Calibri" w:cs="Calibri"/>
          <w:noProof/>
          <w:sz w:val="20"/>
          <w:szCs w:val="21"/>
        </w:rPr>
        <w:t>.</w:t>
      </w:r>
      <w:bookmarkEnd w:id="6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7" w:name="_ENREF_25"/>
      <w:r w:rsidRPr="008C5992">
        <w:rPr>
          <w:rFonts w:ascii="Calibri" w:eastAsia="华文仿宋" w:hAnsi="Calibri" w:cs="Calibri"/>
          <w:noProof/>
          <w:sz w:val="20"/>
          <w:szCs w:val="21"/>
        </w:rPr>
        <w:t>[Cousot (1977)]</w:t>
      </w:r>
      <w:r w:rsidRPr="008C5992">
        <w:rPr>
          <w:rFonts w:ascii="Calibri" w:eastAsia="华文仿宋" w:hAnsi="Calibri" w:cs="Calibri"/>
          <w:noProof/>
          <w:sz w:val="20"/>
          <w:szCs w:val="21"/>
        </w:rPr>
        <w:tab/>
        <w:t>Abstract interpretation: a unified lattice model for static analysis of programs by construction or approximation of fixpoints. Principles of programming languages. New York, ACM Press: 238–252.</w:t>
      </w:r>
      <w:bookmarkEnd w:id="6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8" w:name="_ENREF_26"/>
      <w:r w:rsidRPr="008C5992">
        <w:rPr>
          <w:rFonts w:ascii="Calibri" w:eastAsia="华文仿宋" w:hAnsi="Calibri" w:cs="Calibri"/>
          <w:noProof/>
          <w:sz w:val="20"/>
          <w:szCs w:val="21"/>
        </w:rPr>
        <w:t>[Cousot (1979)]</w:t>
      </w:r>
      <w:r w:rsidRPr="008C5992">
        <w:rPr>
          <w:rFonts w:ascii="Calibri" w:eastAsia="华文仿宋" w:hAnsi="Calibri" w:cs="Calibri"/>
          <w:noProof/>
          <w:sz w:val="20"/>
          <w:szCs w:val="21"/>
        </w:rPr>
        <w:tab/>
        <w:t>Systematic design of program analysis frameworks. POPL'79, ACM, New York, NY, USA(1979).pp: 269 - 282.</w:t>
      </w:r>
      <w:bookmarkEnd w:id="6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69" w:name="_ENREF_27"/>
      <w:r w:rsidRPr="008C5992">
        <w:rPr>
          <w:rFonts w:ascii="Calibri" w:eastAsia="华文仿宋" w:hAnsi="Calibri" w:cs="Calibri"/>
          <w:noProof/>
          <w:sz w:val="20"/>
          <w:szCs w:val="21"/>
        </w:rPr>
        <w:t>[Cousot (2011)]</w:t>
      </w:r>
      <w:r w:rsidRPr="008C5992">
        <w:rPr>
          <w:rFonts w:ascii="Calibri" w:eastAsia="华文仿宋" w:hAnsi="Calibri" w:cs="Calibri"/>
          <w:noProof/>
          <w:sz w:val="20"/>
          <w:szCs w:val="21"/>
        </w:rPr>
        <w:tab/>
        <w:t>A parametric segmentation functor for fully automatic and scalable array content analysis. POPL'11, ACM.pp: 105-118.</w:t>
      </w:r>
      <w:bookmarkEnd w:id="6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0" w:name="_ENREF_28"/>
      <w:r w:rsidRPr="008C5992">
        <w:rPr>
          <w:rFonts w:ascii="Calibri" w:eastAsia="华文仿宋" w:hAnsi="Calibri" w:cs="Calibri"/>
          <w:noProof/>
          <w:sz w:val="20"/>
          <w:szCs w:val="21"/>
        </w:rPr>
        <w:t>[Cousot (1978)]</w:t>
      </w:r>
      <w:r w:rsidRPr="008C5992">
        <w:rPr>
          <w:rFonts w:ascii="Calibri" w:eastAsia="华文仿宋" w:hAnsi="Calibri" w:cs="Calibri"/>
          <w:noProof/>
          <w:sz w:val="20"/>
          <w:szCs w:val="21"/>
        </w:rPr>
        <w:tab/>
        <w:t>Automatic discovery of linear restraints among variables of a program. POPL'78, ACM Press, New York (1978).pp: 84-96.</w:t>
      </w:r>
      <w:bookmarkEnd w:id="7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1" w:name="_ENREF_29"/>
      <w:r w:rsidRPr="008C5992">
        <w:rPr>
          <w:rFonts w:ascii="Calibri" w:eastAsia="华文仿宋" w:hAnsi="Calibri" w:cs="Calibri"/>
          <w:noProof/>
          <w:sz w:val="20"/>
          <w:szCs w:val="21"/>
        </w:rPr>
        <w:t>[Das (2003)]</w:t>
      </w:r>
      <w:r w:rsidRPr="008C5992">
        <w:rPr>
          <w:rFonts w:ascii="Calibri" w:eastAsia="华文仿宋" w:hAnsi="Calibri" w:cs="Calibri"/>
          <w:noProof/>
          <w:sz w:val="20"/>
          <w:szCs w:val="21"/>
        </w:rPr>
        <w:tab/>
        <w:t>PREDICATE ABSTRACTION. Department of Electrical Engineering, Stanford University. PhD thesis.</w:t>
      </w:r>
      <w:bookmarkEnd w:id="7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2" w:name="_ENREF_30"/>
      <w:r w:rsidRPr="008C5992">
        <w:rPr>
          <w:rFonts w:ascii="Calibri" w:eastAsia="华文仿宋" w:hAnsi="Calibri" w:cs="Calibri"/>
          <w:noProof/>
          <w:sz w:val="20"/>
          <w:szCs w:val="21"/>
        </w:rPr>
        <w:t>[Detlefs (2005)]</w:t>
      </w:r>
      <w:r w:rsidRPr="008C5992">
        <w:rPr>
          <w:rFonts w:ascii="Calibri" w:eastAsia="华文仿宋" w:hAnsi="Calibri" w:cs="Calibri"/>
          <w:noProof/>
          <w:sz w:val="20"/>
          <w:szCs w:val="21"/>
        </w:rPr>
        <w:tab/>
        <w:t>"Simplify: a theorem prover for program checking." Journal of the ACM (JACM) 52(3): 365-473.</w:t>
      </w:r>
      <w:bookmarkEnd w:id="7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3" w:name="_ENREF_31"/>
      <w:r w:rsidRPr="008C5992">
        <w:rPr>
          <w:rFonts w:ascii="Calibri" w:eastAsia="华文仿宋" w:hAnsi="Calibri" w:cs="Calibri"/>
          <w:noProof/>
          <w:sz w:val="20"/>
          <w:szCs w:val="21"/>
        </w:rPr>
        <w:lastRenderedPageBreak/>
        <w:t>[Ernst (2007)]</w:t>
      </w:r>
      <w:r w:rsidRPr="008C5992">
        <w:rPr>
          <w:rFonts w:ascii="Calibri" w:eastAsia="华文仿宋" w:hAnsi="Calibri" w:cs="Calibri"/>
          <w:noProof/>
          <w:sz w:val="20"/>
          <w:szCs w:val="21"/>
        </w:rPr>
        <w:tab/>
        <w:t>"The Daikon system for dynamic detection of likely invariants." Science Of Computer Programming 69(1-3): 35-45.</w:t>
      </w:r>
      <w:bookmarkEnd w:id="7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4" w:name="_ENREF_32"/>
      <w:r w:rsidRPr="008C5992">
        <w:rPr>
          <w:rFonts w:ascii="Calibri" w:eastAsia="华文仿宋" w:hAnsi="Calibri" w:cs="Calibri"/>
          <w:noProof/>
          <w:sz w:val="20"/>
          <w:szCs w:val="21"/>
        </w:rPr>
        <w:t>[Flanagan (2002)]</w:t>
      </w:r>
      <w:r w:rsidRPr="008C5992">
        <w:rPr>
          <w:rFonts w:ascii="Calibri" w:eastAsia="华文仿宋" w:hAnsi="Calibri" w:cs="Calibri"/>
          <w:noProof/>
          <w:sz w:val="20"/>
          <w:szCs w:val="21"/>
        </w:rPr>
        <w:tab/>
        <w:t>Predicate Abstraction for Software Verification. POPL '02.pp: 191–202.</w:t>
      </w:r>
      <w:bookmarkEnd w:id="7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5" w:name="_ENREF_33"/>
      <w:r w:rsidRPr="008C5992">
        <w:rPr>
          <w:rFonts w:ascii="Calibri" w:eastAsia="华文仿宋" w:hAnsi="Calibri" w:cs="Calibri"/>
          <w:noProof/>
          <w:sz w:val="20"/>
          <w:szCs w:val="21"/>
        </w:rPr>
        <w:t>[FLOYD (1967)]</w:t>
      </w:r>
      <w:r w:rsidRPr="008C5992">
        <w:rPr>
          <w:rFonts w:ascii="Calibri" w:eastAsia="华文仿宋" w:hAnsi="Calibri" w:cs="Calibri"/>
          <w:noProof/>
          <w:sz w:val="20"/>
          <w:szCs w:val="21"/>
        </w:rPr>
        <w:tab/>
        <w:t>Assigning Meaning to Programs. Amer. Math. Soc. Symposia in Applied Mathematics.pp: 19-31.</w:t>
      </w:r>
      <w:bookmarkEnd w:id="7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6" w:name="_ENREF_34"/>
      <w:r w:rsidRPr="008C5992">
        <w:rPr>
          <w:rFonts w:ascii="Calibri" w:eastAsia="华文仿宋" w:hAnsi="Calibri" w:cs="Calibri"/>
          <w:noProof/>
          <w:sz w:val="20"/>
          <w:szCs w:val="21"/>
        </w:rPr>
        <w:t>[Furia (2010)]</w:t>
      </w:r>
      <w:r w:rsidRPr="008C5992">
        <w:rPr>
          <w:rFonts w:ascii="Calibri" w:eastAsia="华文仿宋" w:hAnsi="Calibri" w:cs="Calibri"/>
          <w:noProof/>
          <w:sz w:val="20"/>
          <w:szCs w:val="21"/>
        </w:rPr>
        <w:tab/>
        <w:t xml:space="preserve">Inferring Loop Invariants Using Postconditions, Springer-Verlag Berlin, Heidelberg ©2010 </w:t>
      </w:r>
      <w:bookmarkEnd w:id="7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7" w:name="_ENREF_35"/>
      <w:r w:rsidRPr="008C5992">
        <w:rPr>
          <w:rFonts w:ascii="Calibri" w:eastAsia="华文仿宋" w:hAnsi="Calibri" w:cs="Calibri"/>
          <w:noProof/>
          <w:sz w:val="20"/>
          <w:szCs w:val="21"/>
        </w:rPr>
        <w:t>[Gopan (2006)]</w:t>
      </w:r>
      <w:r w:rsidRPr="008C5992">
        <w:rPr>
          <w:rFonts w:ascii="Calibri" w:eastAsia="华文仿宋" w:hAnsi="Calibri" w:cs="Calibri"/>
          <w:noProof/>
          <w:sz w:val="20"/>
          <w:szCs w:val="21"/>
        </w:rPr>
        <w:tab/>
        <w:t>Lookahead widening. 18th Conference on Computer-Aided Verification, Seattle, WA, LNCS.pp: 452–466.</w:t>
      </w:r>
      <w:bookmarkEnd w:id="7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8" w:name="_ENREF_36"/>
      <w:r w:rsidRPr="008C5992">
        <w:rPr>
          <w:rFonts w:ascii="Calibri" w:eastAsia="华文仿宋" w:hAnsi="Calibri" w:cs="Calibri"/>
          <w:noProof/>
          <w:sz w:val="20"/>
          <w:szCs w:val="21"/>
        </w:rPr>
        <w:t>[Gopan (2007)]</w:t>
      </w:r>
      <w:r w:rsidRPr="008C5992">
        <w:rPr>
          <w:rFonts w:ascii="Calibri" w:eastAsia="华文仿宋" w:hAnsi="Calibri" w:cs="Calibri"/>
          <w:noProof/>
          <w:sz w:val="20"/>
          <w:szCs w:val="21"/>
        </w:rPr>
        <w:tab/>
        <w:t>Guided Static Analysis. 14th International Static Analysis Symposium, Kongens Lyngby, Denmark.pp: 349--365.</w:t>
      </w:r>
      <w:bookmarkEnd w:id="7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79" w:name="_ENREF_37"/>
      <w:r w:rsidRPr="008C5992">
        <w:rPr>
          <w:rFonts w:ascii="Calibri" w:eastAsia="华文仿宋" w:hAnsi="Calibri" w:cs="Calibri"/>
          <w:noProof/>
          <w:sz w:val="20"/>
          <w:szCs w:val="21"/>
        </w:rPr>
        <w:t>[Gopan (2005)]</w:t>
      </w:r>
      <w:r w:rsidRPr="008C5992">
        <w:rPr>
          <w:rFonts w:ascii="Calibri" w:eastAsia="华文仿宋" w:hAnsi="Calibri" w:cs="Calibri"/>
          <w:noProof/>
          <w:sz w:val="20"/>
          <w:szCs w:val="21"/>
        </w:rPr>
        <w:tab/>
        <w:t>A framework for numeric analysis of array operations. POPL'2005, Long Beach, CA.pp: 338 – 350.</w:t>
      </w:r>
      <w:bookmarkEnd w:id="7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0" w:name="_ENREF_38"/>
      <w:r w:rsidRPr="008C5992">
        <w:rPr>
          <w:rFonts w:ascii="Calibri" w:eastAsia="华文仿宋" w:hAnsi="Calibri" w:cs="Calibri"/>
          <w:noProof/>
          <w:sz w:val="20"/>
          <w:szCs w:val="21"/>
        </w:rPr>
        <w:t>[Graf (1997)]</w:t>
      </w:r>
      <w:r w:rsidRPr="008C5992">
        <w:rPr>
          <w:rFonts w:ascii="Calibri" w:eastAsia="华文仿宋" w:hAnsi="Calibri" w:cs="Calibri"/>
          <w:noProof/>
          <w:sz w:val="20"/>
          <w:szCs w:val="21"/>
        </w:rPr>
        <w:tab/>
        <w:t>Construction of abstract state graphs with PVS. CAV'97.pp: 72-83.</w:t>
      </w:r>
      <w:bookmarkEnd w:id="8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1" w:name="_ENREF_39"/>
      <w:r w:rsidRPr="008C5992">
        <w:rPr>
          <w:rFonts w:ascii="Calibri" w:eastAsia="华文仿宋" w:hAnsi="Calibri" w:cs="Calibri"/>
          <w:noProof/>
          <w:sz w:val="20"/>
          <w:szCs w:val="21"/>
        </w:rPr>
        <w:t>[Gulavani (2008)]</w:t>
      </w:r>
      <w:r w:rsidRPr="008C5992">
        <w:rPr>
          <w:rFonts w:ascii="Calibri" w:eastAsia="华文仿宋" w:hAnsi="Calibri" w:cs="Calibri"/>
          <w:noProof/>
          <w:sz w:val="20"/>
          <w:szCs w:val="21"/>
        </w:rPr>
        <w:tab/>
        <w:t>Automatically refining abstract interpretations. TACAS'08.pp: 443–458.</w:t>
      </w:r>
      <w:bookmarkEnd w:id="8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2" w:name="_ENREF_40"/>
      <w:r w:rsidRPr="008C5992">
        <w:rPr>
          <w:rFonts w:ascii="Calibri" w:eastAsia="华文仿宋" w:hAnsi="Calibri" w:cs="Calibri"/>
          <w:noProof/>
          <w:sz w:val="20"/>
          <w:szCs w:val="21"/>
        </w:rPr>
        <w:t>[Gulwani (2009)]</w:t>
      </w:r>
      <w:r w:rsidRPr="008C5992">
        <w:rPr>
          <w:rFonts w:ascii="Calibri" w:eastAsia="华文仿宋" w:hAnsi="Calibri" w:cs="Calibri"/>
          <w:noProof/>
          <w:sz w:val="20"/>
          <w:szCs w:val="21"/>
        </w:rPr>
        <w:tab/>
        <w:t>Control-flow refinement and progress invariants for bound analysis. PLDI '09, Dublin, Ireland, ACM New York, NY, USA ©2009.pp: 375-385.</w:t>
      </w:r>
      <w:bookmarkEnd w:id="8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3" w:name="_ENREF_41"/>
      <w:r w:rsidRPr="008C5992">
        <w:rPr>
          <w:rFonts w:ascii="Calibri" w:eastAsia="华文仿宋" w:hAnsi="Calibri" w:cs="Calibri"/>
          <w:noProof/>
          <w:sz w:val="20"/>
          <w:szCs w:val="21"/>
        </w:rPr>
        <w:t>[Gulwani (2009)]</w:t>
      </w:r>
      <w:r w:rsidRPr="008C5992">
        <w:rPr>
          <w:rFonts w:ascii="Calibri" w:eastAsia="华文仿宋" w:hAnsi="Calibri" w:cs="Calibri"/>
          <w:noProof/>
          <w:sz w:val="20"/>
          <w:szCs w:val="21"/>
        </w:rPr>
        <w:tab/>
        <w:t>bound analysis using backward symbolic execution.</w:t>
      </w:r>
      <w:bookmarkEnd w:id="8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4" w:name="_ENREF_42"/>
      <w:r w:rsidRPr="008C5992">
        <w:rPr>
          <w:rFonts w:ascii="Calibri" w:eastAsia="华文仿宋" w:hAnsi="Calibri" w:cs="Calibri"/>
          <w:noProof/>
          <w:sz w:val="20"/>
          <w:szCs w:val="21"/>
        </w:rPr>
        <w:t>[Gulwani (2008)]</w:t>
      </w:r>
      <w:r w:rsidRPr="008C5992">
        <w:rPr>
          <w:rFonts w:ascii="Calibri" w:eastAsia="华文仿宋" w:hAnsi="Calibri" w:cs="Calibri"/>
          <w:noProof/>
          <w:sz w:val="20"/>
          <w:szCs w:val="21"/>
        </w:rPr>
        <w:tab/>
        <w:t>Program analysis as constraint solving. PLDI '08, Tucson, Arizona, USA, ACM New York, NY, USA ©2008.pp: 281 - 292.</w:t>
      </w:r>
      <w:bookmarkEnd w:id="8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5" w:name="_ENREF_43"/>
      <w:r w:rsidRPr="008C5992">
        <w:rPr>
          <w:rFonts w:ascii="Calibri" w:eastAsia="华文仿宋" w:hAnsi="Calibri" w:cs="Calibri"/>
          <w:noProof/>
          <w:sz w:val="20"/>
          <w:szCs w:val="21"/>
        </w:rPr>
        <w:t>[Gulwani (2009)]</w:t>
      </w:r>
      <w:r w:rsidRPr="008C5992">
        <w:rPr>
          <w:rFonts w:ascii="Calibri" w:eastAsia="华文仿宋" w:hAnsi="Calibri" w:cs="Calibri"/>
          <w:noProof/>
          <w:sz w:val="20"/>
          <w:szCs w:val="21"/>
        </w:rPr>
        <w:tab/>
        <w:t>Constraint-Based Invariant Inference over Predicate Abstraction. Proceedings of the 10th International Conference on Verification, Model Checking and Abstract Interpretation.</w:t>
      </w:r>
      <w:bookmarkEnd w:id="8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6" w:name="_ENREF_44"/>
      <w:r w:rsidRPr="008C5992">
        <w:rPr>
          <w:rFonts w:ascii="Calibri" w:eastAsia="华文仿宋" w:hAnsi="Calibri" w:cs="Calibri"/>
          <w:noProof/>
          <w:sz w:val="20"/>
          <w:szCs w:val="21"/>
        </w:rPr>
        <w:t>[Gulwani (2010)]</w:t>
      </w:r>
      <w:r w:rsidRPr="008C5992">
        <w:rPr>
          <w:rFonts w:ascii="Calibri" w:eastAsia="华文仿宋" w:hAnsi="Calibri" w:cs="Calibri"/>
          <w:noProof/>
          <w:sz w:val="20"/>
          <w:szCs w:val="21"/>
        </w:rPr>
        <w:tab/>
        <w:t>The reachability-bound problem. PLDI '10, Toronto, Ontario, Canada, ACM New York, NY, USA ©2010.pp: 292 - 304.</w:t>
      </w:r>
      <w:bookmarkEnd w:id="8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7" w:name="_ENREF_45"/>
      <w:r w:rsidRPr="008C5992">
        <w:rPr>
          <w:rFonts w:ascii="Calibri" w:eastAsia="华文仿宋" w:hAnsi="Calibri" w:cs="Calibri"/>
          <w:noProof/>
          <w:sz w:val="20"/>
          <w:szCs w:val="21"/>
        </w:rPr>
        <w:t>[Gupta (2009)]</w:t>
      </w:r>
      <w:r w:rsidRPr="008C5992">
        <w:rPr>
          <w:rFonts w:ascii="Calibri" w:eastAsia="华文仿宋" w:hAnsi="Calibri" w:cs="Calibri"/>
          <w:noProof/>
          <w:sz w:val="20"/>
          <w:szCs w:val="21"/>
        </w:rPr>
        <w:tab/>
        <w:t>InvGen: An Efficient Invariant Generator. CAV '09.pp: 634–640.</w:t>
      </w:r>
      <w:bookmarkEnd w:id="8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8" w:name="_ENREF_46"/>
      <w:r w:rsidRPr="008C5992">
        <w:rPr>
          <w:rFonts w:ascii="Calibri" w:eastAsia="华文仿宋" w:hAnsi="Calibri" w:cs="Calibri"/>
          <w:noProof/>
          <w:sz w:val="20"/>
          <w:szCs w:val="21"/>
        </w:rPr>
        <w:t>[Hart (2008)]</w:t>
      </w:r>
      <w:r w:rsidRPr="008C5992">
        <w:rPr>
          <w:rFonts w:ascii="Calibri" w:eastAsia="华文仿宋" w:hAnsi="Calibri" w:cs="Calibri"/>
          <w:noProof/>
          <w:sz w:val="20"/>
          <w:szCs w:val="21"/>
        </w:rPr>
        <w:tab/>
        <w:t>Ptyasm Software model checkingwith proof templates. ASE'08.</w:t>
      </w:r>
      <w:bookmarkEnd w:id="8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89" w:name="_ENREF_47"/>
      <w:r w:rsidRPr="008C5992">
        <w:rPr>
          <w:rFonts w:ascii="Calibri" w:eastAsia="华文仿宋" w:hAnsi="Calibri" w:cs="Calibri"/>
          <w:noProof/>
          <w:sz w:val="20"/>
          <w:szCs w:val="21"/>
        </w:rPr>
        <w:lastRenderedPageBreak/>
        <w:t>[Havelund (2000)]</w:t>
      </w:r>
      <w:r w:rsidRPr="008C5992">
        <w:rPr>
          <w:rFonts w:ascii="Calibri" w:eastAsia="华文仿宋" w:hAnsi="Calibri" w:cs="Calibri"/>
          <w:noProof/>
          <w:sz w:val="20"/>
          <w:szCs w:val="21"/>
        </w:rPr>
        <w:tab/>
        <w:t>"Model checking JAVA programs using JAVA PathFinder." INTERNATIONAL JOURNAL ON SOFTWARE TOOLS FOR TECHNOLOGY TRANSFER (STTT) 2(4): 366-381.</w:t>
      </w:r>
      <w:bookmarkEnd w:id="8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0" w:name="_ENREF_48"/>
      <w:r w:rsidRPr="008C5992">
        <w:rPr>
          <w:rFonts w:ascii="Calibri" w:eastAsia="华文仿宋" w:hAnsi="Calibri" w:cs="Calibri"/>
          <w:noProof/>
          <w:sz w:val="20"/>
          <w:szCs w:val="21"/>
        </w:rPr>
        <w:t>[Henzinger (2002)]</w:t>
      </w:r>
      <w:r w:rsidRPr="008C5992">
        <w:rPr>
          <w:rFonts w:ascii="Calibri" w:eastAsia="华文仿宋" w:hAnsi="Calibri" w:cs="Calibri"/>
          <w:noProof/>
          <w:sz w:val="20"/>
          <w:szCs w:val="21"/>
        </w:rPr>
        <w:tab/>
        <w:t>Lazy abstraction. Proceedings of the 29th ACM SIGPLAN-SIGACT symposium on Principles of programming languages, Portland, Oregon.pp: 58-70.</w:t>
      </w:r>
      <w:bookmarkEnd w:id="9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1" w:name="_ENREF_49"/>
      <w:r w:rsidRPr="008C5992">
        <w:rPr>
          <w:rFonts w:ascii="Calibri" w:eastAsia="华文仿宋" w:hAnsi="Calibri" w:cs="Calibri"/>
          <w:noProof/>
          <w:sz w:val="20"/>
          <w:szCs w:val="21"/>
        </w:rPr>
        <w:t>[Henzinger (2003)]</w:t>
      </w:r>
      <w:r w:rsidRPr="008C5992">
        <w:rPr>
          <w:rFonts w:ascii="Calibri" w:eastAsia="华文仿宋" w:hAnsi="Calibri" w:cs="Calibri"/>
          <w:noProof/>
          <w:sz w:val="20"/>
          <w:szCs w:val="21"/>
        </w:rPr>
        <w:tab/>
        <w:t>Software verification with BLAST. Proceedings of the 10th international conference on Model checking software, Springer-Verlag Berlin, Heidelberg ©2003.pp: 235-239.</w:t>
      </w:r>
      <w:bookmarkEnd w:id="9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2" w:name="_ENREF_50"/>
      <w:r w:rsidRPr="008C5992">
        <w:rPr>
          <w:rFonts w:ascii="Calibri" w:eastAsia="华文仿宋" w:hAnsi="Calibri" w:cs="Calibri"/>
          <w:noProof/>
          <w:sz w:val="20"/>
          <w:szCs w:val="21"/>
        </w:rPr>
        <w:t>[Holzmann (1997)]</w:t>
      </w:r>
      <w:r w:rsidRPr="008C5992">
        <w:rPr>
          <w:rFonts w:ascii="Calibri" w:eastAsia="华文仿宋" w:hAnsi="Calibri" w:cs="Calibri"/>
          <w:noProof/>
          <w:sz w:val="20"/>
          <w:szCs w:val="21"/>
        </w:rPr>
        <w:tab/>
        <w:t>"The Model Checker SPIN." IEEE TRANSACTIONS ON SOFTWARE ENGINEERING 23,n. 5: 279-295.</w:t>
      </w:r>
      <w:bookmarkEnd w:id="9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3" w:name="_ENREF_51"/>
      <w:r w:rsidRPr="008C5992">
        <w:rPr>
          <w:rFonts w:ascii="Calibri" w:eastAsia="华文仿宋" w:hAnsi="Calibri" w:cs="Calibri"/>
          <w:noProof/>
          <w:sz w:val="20"/>
          <w:szCs w:val="21"/>
        </w:rPr>
        <w:t>[Jeannet.]</w:t>
      </w:r>
      <w:r w:rsidRPr="008C5992">
        <w:rPr>
          <w:rFonts w:ascii="Calibri" w:eastAsia="华文仿宋" w:hAnsi="Calibri" w:cs="Calibri"/>
          <w:noProof/>
          <w:sz w:val="20"/>
          <w:szCs w:val="21"/>
        </w:rPr>
        <w:tab/>
        <w:t xml:space="preserve"> "Fixpoint." from </w:t>
      </w:r>
      <w:hyperlink r:id="rId231" w:history="1">
        <w:r w:rsidRPr="008C5992">
          <w:rPr>
            <w:rStyle w:val="a3"/>
            <w:rFonts w:ascii="Calibri" w:eastAsia="华文仿宋" w:hAnsi="Calibri" w:cs="Calibri"/>
            <w:noProof/>
            <w:sz w:val="20"/>
            <w:szCs w:val="21"/>
          </w:rPr>
          <w:t>http://pop-art.inrialpes.fr/people/bjeannet/bjeannet-forge/fixpoint/index.html</w:t>
        </w:r>
      </w:hyperlink>
      <w:r w:rsidRPr="008C5992">
        <w:rPr>
          <w:rFonts w:ascii="Calibri" w:eastAsia="华文仿宋" w:hAnsi="Calibri" w:cs="Calibri"/>
          <w:noProof/>
          <w:sz w:val="20"/>
          <w:szCs w:val="21"/>
        </w:rPr>
        <w:t>.</w:t>
      </w:r>
      <w:bookmarkEnd w:id="9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4" w:name="_ENREF_52"/>
      <w:r w:rsidRPr="008C5992">
        <w:rPr>
          <w:rFonts w:ascii="Calibri" w:eastAsia="华文仿宋" w:hAnsi="Calibri" w:cs="Calibri"/>
          <w:noProof/>
          <w:sz w:val="20"/>
          <w:szCs w:val="21"/>
        </w:rPr>
        <w:t>[Jeannet (2009)]</w:t>
      </w:r>
      <w:r w:rsidRPr="008C5992">
        <w:rPr>
          <w:rFonts w:ascii="Calibri" w:eastAsia="华文仿宋" w:hAnsi="Calibri" w:cs="Calibri"/>
          <w:noProof/>
          <w:sz w:val="20"/>
          <w:szCs w:val="21"/>
        </w:rPr>
        <w:tab/>
        <w:t>APRON: A Library of Numerical Abstract Domains for Static Analysis. CAV'09.pp: 661-667.</w:t>
      </w:r>
      <w:bookmarkEnd w:id="9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5" w:name="_ENREF_53"/>
      <w:r w:rsidRPr="008C5992">
        <w:rPr>
          <w:rFonts w:ascii="Calibri" w:eastAsia="华文仿宋" w:hAnsi="Calibri" w:cs="Calibri"/>
          <w:noProof/>
          <w:sz w:val="20"/>
          <w:szCs w:val="21"/>
        </w:rPr>
        <w:t>[Jhala (2009)]</w:t>
      </w:r>
      <w:r w:rsidRPr="008C5992">
        <w:rPr>
          <w:rFonts w:ascii="Calibri" w:eastAsia="华文仿宋" w:hAnsi="Calibri" w:cs="Calibri"/>
          <w:noProof/>
          <w:sz w:val="20"/>
          <w:szCs w:val="21"/>
        </w:rPr>
        <w:tab/>
        <w:t>"Software model checking." ACM Computing Surveys 41(4): 1-54.</w:t>
      </w:r>
      <w:bookmarkEnd w:id="9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6" w:name="_ENREF_54"/>
      <w:r w:rsidRPr="008C5992">
        <w:rPr>
          <w:rFonts w:ascii="Calibri" w:eastAsia="华文仿宋" w:hAnsi="Calibri" w:cs="Calibri"/>
          <w:noProof/>
          <w:sz w:val="20"/>
          <w:szCs w:val="21"/>
        </w:rPr>
        <w:t>[Jung (2011)]</w:t>
      </w:r>
      <w:r w:rsidRPr="008C5992">
        <w:rPr>
          <w:rFonts w:ascii="Calibri" w:eastAsia="华文仿宋" w:hAnsi="Calibri" w:cs="Calibri"/>
          <w:noProof/>
          <w:sz w:val="20"/>
          <w:szCs w:val="21"/>
        </w:rPr>
        <w:tab/>
        <w:t>"Automatically Inferring Loop Invariants via Algorithmic Learning." Mathematical Structures in Computer Science.</w:t>
      </w:r>
      <w:bookmarkEnd w:id="9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7" w:name="_ENREF_55"/>
      <w:r w:rsidRPr="008C5992">
        <w:rPr>
          <w:rFonts w:ascii="Calibri" w:eastAsia="华文仿宋" w:hAnsi="Calibri" w:cs="Calibri"/>
          <w:noProof/>
          <w:sz w:val="20"/>
          <w:szCs w:val="21"/>
        </w:rPr>
        <w:t>[Kiezun (2009)]</w:t>
      </w:r>
      <w:r w:rsidRPr="008C5992">
        <w:rPr>
          <w:rFonts w:ascii="Calibri" w:eastAsia="华文仿宋" w:hAnsi="Calibri" w:cs="Calibri"/>
          <w:noProof/>
          <w:sz w:val="20"/>
          <w:szCs w:val="21"/>
        </w:rPr>
        <w:tab/>
        <w:t>HAMPI: a solver for string constraints. ISSTA '09.pp: 105-116.</w:t>
      </w:r>
      <w:bookmarkEnd w:id="9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8" w:name="_ENREF_56"/>
      <w:r w:rsidRPr="008C5992">
        <w:rPr>
          <w:rFonts w:ascii="Calibri" w:eastAsia="华文仿宋" w:hAnsi="Calibri" w:cs="Calibri"/>
          <w:noProof/>
          <w:sz w:val="20"/>
          <w:szCs w:val="21"/>
        </w:rPr>
        <w:t>[Kildall (1973)]</w:t>
      </w:r>
      <w:r w:rsidRPr="008C5992">
        <w:rPr>
          <w:rFonts w:ascii="Calibri" w:eastAsia="华文仿宋" w:hAnsi="Calibri" w:cs="Calibri"/>
          <w:noProof/>
          <w:sz w:val="20"/>
          <w:szCs w:val="21"/>
        </w:rPr>
        <w:tab/>
        <w:t>A unified approach to global program optimization. POPL'73.pp: 194-206.</w:t>
      </w:r>
      <w:bookmarkEnd w:id="9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99" w:name="_ENREF_57"/>
      <w:r w:rsidRPr="008C5992">
        <w:rPr>
          <w:rFonts w:ascii="Calibri" w:eastAsia="华文仿宋" w:hAnsi="Calibri" w:cs="Calibri"/>
          <w:noProof/>
          <w:sz w:val="20"/>
          <w:szCs w:val="21"/>
        </w:rPr>
        <w:t>[King (1976)]</w:t>
      </w:r>
      <w:r w:rsidRPr="008C5992">
        <w:rPr>
          <w:rFonts w:ascii="Calibri" w:eastAsia="华文仿宋" w:hAnsi="Calibri" w:cs="Calibri"/>
          <w:noProof/>
          <w:sz w:val="20"/>
          <w:szCs w:val="21"/>
        </w:rPr>
        <w:tab/>
        <w:t>"Symbolic execution and program testing." Communications Of The Acm 19(7): 385-394.</w:t>
      </w:r>
      <w:bookmarkEnd w:id="9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0" w:name="_ENREF_58"/>
      <w:r w:rsidRPr="008C5992">
        <w:rPr>
          <w:rFonts w:ascii="Calibri" w:eastAsia="华文仿宋" w:hAnsi="Calibri" w:cs="Calibri"/>
          <w:noProof/>
          <w:sz w:val="20"/>
          <w:szCs w:val="21"/>
        </w:rPr>
        <w:t>[Kovács (2009)]</w:t>
      </w:r>
      <w:r w:rsidRPr="008C5992">
        <w:rPr>
          <w:rFonts w:ascii="Calibri" w:eastAsia="华文仿宋" w:hAnsi="Calibri" w:cs="Calibri"/>
          <w:noProof/>
          <w:sz w:val="20"/>
          <w:szCs w:val="21"/>
        </w:rPr>
        <w:tab/>
        <w:t>Finding Loop Invariants for Programs over Arrays Using a Theorem Prover. FASE 2009, Springer-Verlag Berlin Heidelberg 2009.pp: 470–485.</w:t>
      </w:r>
      <w:bookmarkEnd w:id="10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1" w:name="_ENREF_59"/>
      <w:r w:rsidRPr="008C5992">
        <w:rPr>
          <w:rFonts w:ascii="Calibri" w:eastAsia="华文仿宋" w:hAnsi="Calibri" w:cs="Calibri"/>
          <w:noProof/>
          <w:sz w:val="20"/>
          <w:szCs w:val="21"/>
        </w:rPr>
        <w:t>[Lahiri (2004)]</w:t>
      </w:r>
      <w:r w:rsidRPr="008C5992">
        <w:rPr>
          <w:rFonts w:ascii="Calibri" w:eastAsia="华文仿宋" w:hAnsi="Calibri" w:cs="Calibri"/>
          <w:noProof/>
          <w:sz w:val="20"/>
          <w:szCs w:val="21"/>
        </w:rPr>
        <w:tab/>
        <w:t>Indexed Predicate Discovery for Unbounded System Verification. CAV'04.pp: 283-286.</w:t>
      </w:r>
      <w:bookmarkEnd w:id="10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2" w:name="_ENREF_60"/>
      <w:r w:rsidRPr="008C5992">
        <w:rPr>
          <w:rFonts w:ascii="Calibri" w:eastAsia="华文仿宋" w:hAnsi="Calibri" w:cs="Calibri"/>
          <w:noProof/>
          <w:sz w:val="20"/>
          <w:szCs w:val="21"/>
        </w:rPr>
        <w:t>[Lalire.]</w:t>
      </w:r>
      <w:r w:rsidRPr="008C5992">
        <w:rPr>
          <w:rFonts w:ascii="Calibri" w:eastAsia="华文仿宋" w:hAnsi="Calibri" w:cs="Calibri"/>
          <w:noProof/>
          <w:sz w:val="20"/>
          <w:szCs w:val="21"/>
        </w:rPr>
        <w:tab/>
        <w:t xml:space="preserve"> "Interproc." from </w:t>
      </w:r>
      <w:hyperlink r:id="rId232" w:history="1">
        <w:r w:rsidRPr="008C5992">
          <w:rPr>
            <w:rStyle w:val="a3"/>
            <w:rFonts w:ascii="Calibri" w:eastAsia="华文仿宋" w:hAnsi="Calibri" w:cs="Calibri"/>
            <w:noProof/>
            <w:sz w:val="20"/>
            <w:szCs w:val="21"/>
          </w:rPr>
          <w:t>http://pop-art.inrialpes.fr/people/bjeannet/bjeannet-forge/interproc/index.html</w:t>
        </w:r>
      </w:hyperlink>
      <w:r w:rsidRPr="008C5992">
        <w:rPr>
          <w:rFonts w:ascii="Calibri" w:eastAsia="华文仿宋" w:hAnsi="Calibri" w:cs="Calibri"/>
          <w:noProof/>
          <w:sz w:val="20"/>
          <w:szCs w:val="21"/>
        </w:rPr>
        <w:t>.</w:t>
      </w:r>
      <w:bookmarkEnd w:id="10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3" w:name="_ENREF_61"/>
      <w:r w:rsidRPr="008C5992">
        <w:rPr>
          <w:rFonts w:ascii="Calibri" w:eastAsia="华文仿宋" w:hAnsi="Calibri" w:cs="Calibri"/>
          <w:noProof/>
          <w:sz w:val="20"/>
          <w:szCs w:val="21"/>
        </w:rPr>
        <w:t>[Manna (1995)]</w:t>
      </w:r>
      <w:r w:rsidRPr="008C5992">
        <w:rPr>
          <w:rFonts w:ascii="Calibri" w:eastAsia="华文仿宋" w:hAnsi="Calibri" w:cs="Calibri"/>
          <w:noProof/>
          <w:sz w:val="20"/>
          <w:szCs w:val="21"/>
        </w:rPr>
        <w:tab/>
        <w:t>Temporal Verification of Reactive Systems: Safety, Springer.</w:t>
      </w:r>
      <w:bookmarkEnd w:id="10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4" w:name="_ENREF_62"/>
      <w:r w:rsidRPr="008C5992">
        <w:rPr>
          <w:rFonts w:ascii="Calibri" w:eastAsia="华文仿宋" w:hAnsi="Calibri" w:cs="Calibri"/>
          <w:noProof/>
          <w:sz w:val="20"/>
          <w:szCs w:val="21"/>
        </w:rPr>
        <w:lastRenderedPageBreak/>
        <w:t>[Mauborgne (2004)]</w:t>
      </w:r>
      <w:r w:rsidRPr="008C5992">
        <w:rPr>
          <w:rFonts w:ascii="Calibri" w:eastAsia="华文仿宋" w:hAnsi="Calibri" w:cs="Calibri"/>
          <w:noProof/>
          <w:sz w:val="20"/>
          <w:szCs w:val="21"/>
        </w:rPr>
        <w:tab/>
        <w:t>Astrée: verification of absence of run-time error. Building the Information Society, Kluwer Academic.pp: 385—392.</w:t>
      </w:r>
      <w:bookmarkEnd w:id="10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5" w:name="_ENREF_63"/>
      <w:r w:rsidRPr="008C5992">
        <w:rPr>
          <w:rFonts w:ascii="Calibri" w:eastAsia="华文仿宋" w:hAnsi="Calibri" w:cs="Calibri"/>
          <w:noProof/>
          <w:sz w:val="20"/>
          <w:szCs w:val="21"/>
        </w:rPr>
        <w:t>[Miné (2006)]</w:t>
      </w:r>
      <w:r w:rsidRPr="008C5992">
        <w:rPr>
          <w:rFonts w:ascii="Calibri" w:eastAsia="华文仿宋" w:hAnsi="Calibri" w:cs="Calibri"/>
          <w:noProof/>
          <w:sz w:val="20"/>
          <w:szCs w:val="21"/>
        </w:rPr>
        <w:tab/>
        <w:t>"The Octagon Abstract Domain." Higher-Order and Symbolic Computation 19(1): 31 - 100.</w:t>
      </w:r>
      <w:bookmarkEnd w:id="10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6" w:name="_ENREF_64"/>
      <w:r w:rsidRPr="008C5992">
        <w:rPr>
          <w:rFonts w:ascii="Calibri" w:eastAsia="华文仿宋" w:hAnsi="Calibri" w:cs="Calibri"/>
          <w:noProof/>
          <w:sz w:val="20"/>
          <w:szCs w:val="21"/>
        </w:rPr>
        <w:t>[Monate (2008)]</w:t>
      </w:r>
      <w:r w:rsidRPr="008C5992">
        <w:rPr>
          <w:rFonts w:ascii="Calibri" w:eastAsia="华文仿宋" w:hAnsi="Calibri" w:cs="Calibri"/>
          <w:noProof/>
          <w:sz w:val="20"/>
          <w:szCs w:val="21"/>
        </w:rPr>
        <w:tab/>
        <w:t>Slicing for Security of Code. TRUST 2008.pp: 133–142.</w:t>
      </w:r>
      <w:bookmarkEnd w:id="10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7" w:name="_ENREF_65"/>
      <w:r w:rsidRPr="008C5992">
        <w:rPr>
          <w:rFonts w:ascii="Calibri" w:eastAsia="华文仿宋" w:hAnsi="Calibri" w:cs="Calibri"/>
          <w:noProof/>
          <w:sz w:val="20"/>
          <w:szCs w:val="21"/>
        </w:rPr>
        <w:t>[Moura (2008)]</w:t>
      </w:r>
      <w:r w:rsidRPr="008C5992">
        <w:rPr>
          <w:rFonts w:ascii="Calibri" w:eastAsia="华文仿宋" w:hAnsi="Calibri" w:cs="Calibri"/>
          <w:noProof/>
          <w:sz w:val="20"/>
          <w:szCs w:val="21"/>
        </w:rPr>
        <w:tab/>
        <w:t>Z3: An Efficient SMT Solver. TACAS'08, Springer, Heidelberg (2008).pp: 337–340.</w:t>
      </w:r>
      <w:bookmarkEnd w:id="10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8" w:name="_ENREF_66"/>
      <w:r w:rsidRPr="008C5992">
        <w:rPr>
          <w:rFonts w:ascii="Calibri" w:eastAsia="华文仿宋" w:hAnsi="Calibri" w:cs="Calibri"/>
          <w:noProof/>
          <w:sz w:val="20"/>
          <w:szCs w:val="21"/>
        </w:rPr>
        <w:t>[Moy (2009)]</w:t>
      </w:r>
      <w:r w:rsidRPr="008C5992">
        <w:rPr>
          <w:rFonts w:ascii="Calibri" w:eastAsia="华文仿宋" w:hAnsi="Calibri" w:cs="Calibri"/>
          <w:noProof/>
          <w:sz w:val="20"/>
          <w:szCs w:val="21"/>
        </w:rPr>
        <w:tab/>
        <w:t>Automatic Modular Static Safety Checking for C Programs, Université Paris-Sud. PhD thesis.</w:t>
      </w:r>
      <w:bookmarkEnd w:id="10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09" w:name="_ENREF_67"/>
      <w:r w:rsidRPr="008C5992">
        <w:rPr>
          <w:rFonts w:ascii="Calibri" w:eastAsia="华文仿宋" w:hAnsi="Calibri" w:cs="Calibri"/>
          <w:noProof/>
          <w:sz w:val="20"/>
          <w:szCs w:val="21"/>
        </w:rPr>
        <w:t>[Moy (2010)]</w:t>
      </w:r>
      <w:r w:rsidRPr="008C5992">
        <w:rPr>
          <w:rFonts w:ascii="Calibri" w:eastAsia="华文仿宋" w:hAnsi="Calibri" w:cs="Calibri"/>
          <w:noProof/>
          <w:sz w:val="20"/>
          <w:szCs w:val="21"/>
        </w:rPr>
        <w:tab/>
        <w:t>"Modular inference of subprogram contracts for safety checking." Journal Of Symbolic Computation 45(11): 1184-1211.</w:t>
      </w:r>
      <w:bookmarkEnd w:id="10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0" w:name="_ENREF_68"/>
      <w:r w:rsidRPr="008C5992">
        <w:rPr>
          <w:rFonts w:ascii="Calibri" w:eastAsia="华文仿宋" w:hAnsi="Calibri" w:cs="Calibri"/>
          <w:noProof/>
          <w:sz w:val="20"/>
          <w:szCs w:val="21"/>
        </w:rPr>
        <w:t>[Necula (2002)]</w:t>
      </w:r>
      <w:r w:rsidRPr="008C5992">
        <w:rPr>
          <w:rFonts w:ascii="Calibri" w:eastAsia="华文仿宋" w:hAnsi="Calibri" w:cs="Calibri"/>
          <w:noProof/>
          <w:sz w:val="20"/>
          <w:szCs w:val="21"/>
        </w:rPr>
        <w:tab/>
        <w:t>CIL: Intermediat e Language and Tools for Analysis and Transformation of C programs. Conference on Compiler Construction.pp: 213–228.</w:t>
      </w:r>
      <w:bookmarkEnd w:id="11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1" w:name="_ENREF_69"/>
      <w:r w:rsidRPr="008C5992">
        <w:rPr>
          <w:rFonts w:ascii="Calibri" w:eastAsia="华文仿宋" w:hAnsi="Calibri" w:cs="Calibri"/>
          <w:noProof/>
          <w:sz w:val="20"/>
          <w:szCs w:val="21"/>
        </w:rPr>
        <w:t>[Necula. (2009)]</w:t>
      </w:r>
      <w:r w:rsidRPr="008C5992">
        <w:rPr>
          <w:rFonts w:ascii="Calibri" w:eastAsia="华文仿宋" w:hAnsi="Calibri" w:cs="Calibri"/>
          <w:noProof/>
          <w:sz w:val="20"/>
          <w:szCs w:val="21"/>
        </w:rPr>
        <w:tab/>
        <w:t xml:space="preserve"> "CIL: Infrastructure for C Program Analysis and Transformation." from </w:t>
      </w:r>
      <w:hyperlink r:id="rId233" w:history="1">
        <w:r w:rsidRPr="008C5992">
          <w:rPr>
            <w:rStyle w:val="a3"/>
            <w:rFonts w:ascii="Calibri" w:eastAsia="华文仿宋" w:hAnsi="Calibri" w:cs="Calibri"/>
            <w:noProof/>
            <w:sz w:val="20"/>
            <w:szCs w:val="21"/>
          </w:rPr>
          <w:t>http://www.cs.berkeley.edu/~necula/cil/CIL.pdf</w:t>
        </w:r>
      </w:hyperlink>
      <w:r w:rsidRPr="008C5992">
        <w:rPr>
          <w:rFonts w:ascii="Calibri" w:eastAsia="华文仿宋" w:hAnsi="Calibri" w:cs="Calibri"/>
          <w:noProof/>
          <w:sz w:val="20"/>
          <w:szCs w:val="21"/>
        </w:rPr>
        <w:t>.</w:t>
      </w:r>
      <w:bookmarkEnd w:id="11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2" w:name="_ENREF_70"/>
      <w:r w:rsidRPr="008C5992">
        <w:rPr>
          <w:rFonts w:ascii="Calibri" w:eastAsia="华文仿宋" w:hAnsi="Calibri" w:cs="Calibri"/>
          <w:noProof/>
          <w:sz w:val="20"/>
          <w:szCs w:val="21"/>
        </w:rPr>
        <w:t>[Podelski (2004)]</w:t>
      </w:r>
      <w:r w:rsidRPr="008C5992">
        <w:rPr>
          <w:rFonts w:ascii="Calibri" w:eastAsia="华文仿宋" w:hAnsi="Calibri" w:cs="Calibri"/>
          <w:noProof/>
          <w:sz w:val="20"/>
          <w:szCs w:val="21"/>
        </w:rPr>
        <w:tab/>
        <w:t>A complete method for the synthesis of linear ranking functions. VMCAI'04.pp: 465-486.</w:t>
      </w:r>
      <w:bookmarkEnd w:id="11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3" w:name="_ENREF_71"/>
      <w:r w:rsidRPr="008C5992">
        <w:rPr>
          <w:rFonts w:ascii="Calibri" w:eastAsia="华文仿宋" w:hAnsi="Calibri" w:cs="Calibri"/>
          <w:noProof/>
          <w:sz w:val="20"/>
          <w:szCs w:val="21"/>
        </w:rPr>
        <w:t>[Queille (1982)]</w:t>
      </w:r>
      <w:r w:rsidRPr="008C5992">
        <w:rPr>
          <w:rFonts w:ascii="Calibri" w:eastAsia="华文仿宋" w:hAnsi="Calibri" w:cs="Calibri"/>
          <w:noProof/>
          <w:sz w:val="20"/>
          <w:szCs w:val="21"/>
        </w:rPr>
        <w:tab/>
        <w:t>Specification and verification of concurrent systems in CESAR. Proceedings of the 5th Colloquium on International Symposium on Programming, Springer-Verlag London, UK(1982).pp: 337 - 351.</w:t>
      </w:r>
      <w:bookmarkEnd w:id="11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4" w:name="_ENREF_72"/>
      <w:r w:rsidRPr="008C5992">
        <w:rPr>
          <w:rFonts w:ascii="Calibri" w:eastAsia="华文仿宋" w:hAnsi="Calibri" w:cs="Calibri"/>
          <w:noProof/>
          <w:sz w:val="20"/>
          <w:szCs w:val="21"/>
        </w:rPr>
        <w:t>[Riazanov (2002)]</w:t>
      </w:r>
      <w:r w:rsidRPr="008C5992">
        <w:rPr>
          <w:rFonts w:ascii="Calibri" w:eastAsia="华文仿宋" w:hAnsi="Calibri" w:cs="Calibri"/>
          <w:noProof/>
          <w:sz w:val="20"/>
          <w:szCs w:val="21"/>
        </w:rPr>
        <w:tab/>
        <w:t>"The design and implementation of VAMPIRE." AI Communications 15(2-3): 91-110.</w:t>
      </w:r>
      <w:bookmarkEnd w:id="114"/>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5" w:name="_ENREF_73"/>
      <w:r w:rsidRPr="008C5992">
        <w:rPr>
          <w:rFonts w:ascii="Calibri" w:eastAsia="华文仿宋" w:hAnsi="Calibri" w:cs="Calibri"/>
          <w:noProof/>
          <w:sz w:val="20"/>
          <w:szCs w:val="21"/>
        </w:rPr>
        <w:t>[Schmitt (2007)]</w:t>
      </w:r>
      <w:r w:rsidRPr="008C5992">
        <w:rPr>
          <w:rFonts w:ascii="Calibri" w:eastAsia="华文仿宋" w:hAnsi="Calibri" w:cs="Calibri"/>
          <w:noProof/>
          <w:sz w:val="20"/>
          <w:szCs w:val="21"/>
        </w:rPr>
        <w:tab/>
        <w:t>Inferring Invariants by Symbolic Execution. VERIFY'07.pp: 195-210.</w:t>
      </w:r>
      <w:bookmarkEnd w:id="115"/>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6" w:name="_ENREF_74"/>
      <w:r w:rsidRPr="008C5992">
        <w:rPr>
          <w:rFonts w:ascii="Calibri" w:eastAsia="华文仿宋" w:hAnsi="Calibri" w:cs="Calibri"/>
          <w:noProof/>
          <w:sz w:val="20"/>
          <w:szCs w:val="21"/>
        </w:rPr>
        <w:t>[Schwarz (2005)]</w:t>
      </w:r>
      <w:r w:rsidRPr="008C5992">
        <w:rPr>
          <w:rFonts w:ascii="Calibri" w:eastAsia="华文仿宋" w:hAnsi="Calibri" w:cs="Calibri"/>
          <w:noProof/>
          <w:sz w:val="20"/>
          <w:szCs w:val="21"/>
        </w:rPr>
        <w:tab/>
        <w:t>Model checking an entire linux distribution for security violations. ACSAC '05.pp: 13-22.</w:t>
      </w:r>
      <w:bookmarkEnd w:id="116"/>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7" w:name="_ENREF_75"/>
      <w:r w:rsidRPr="008C5992">
        <w:rPr>
          <w:rFonts w:ascii="Calibri" w:eastAsia="华文仿宋" w:hAnsi="Calibri" w:cs="Calibri"/>
          <w:noProof/>
          <w:sz w:val="20"/>
          <w:szCs w:val="21"/>
        </w:rPr>
        <w:t>[Sharma (2011)]</w:t>
      </w:r>
      <w:r w:rsidRPr="008C5992">
        <w:rPr>
          <w:rFonts w:ascii="Calibri" w:eastAsia="华文仿宋" w:hAnsi="Calibri" w:cs="Calibri"/>
          <w:noProof/>
          <w:sz w:val="20"/>
          <w:szCs w:val="21"/>
        </w:rPr>
        <w:tab/>
        <w:t>Simplifying Loop Invariant Generation Using Splitter Predicates. CAV'11.pp: 703-719.</w:t>
      </w:r>
      <w:bookmarkEnd w:id="117"/>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8" w:name="_ENREF_76"/>
      <w:r w:rsidRPr="008C5992">
        <w:rPr>
          <w:rFonts w:ascii="Calibri" w:eastAsia="华文仿宋" w:hAnsi="Calibri" w:cs="Calibri"/>
          <w:noProof/>
          <w:sz w:val="20"/>
          <w:szCs w:val="21"/>
        </w:rPr>
        <w:t>[Simon (2003)]</w:t>
      </w:r>
      <w:r w:rsidRPr="008C5992">
        <w:rPr>
          <w:rFonts w:ascii="Calibri" w:eastAsia="华文仿宋" w:hAnsi="Calibri" w:cs="Calibri"/>
          <w:noProof/>
          <w:sz w:val="20"/>
          <w:szCs w:val="21"/>
        </w:rPr>
        <w:tab/>
        <w:t>Two variables per linear inequality as an abstract domain. LOPSTR 2002, LNCS.pp: 71–89.</w:t>
      </w:r>
      <w:bookmarkEnd w:id="118"/>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19" w:name="_ENREF_77"/>
      <w:r w:rsidRPr="008C5992">
        <w:rPr>
          <w:rFonts w:ascii="Calibri" w:eastAsia="华文仿宋" w:hAnsi="Calibri" w:cs="Calibri"/>
          <w:noProof/>
          <w:sz w:val="20"/>
          <w:szCs w:val="21"/>
        </w:rPr>
        <w:lastRenderedPageBreak/>
        <w:t>[V.Aho (2007)]</w:t>
      </w:r>
      <w:r w:rsidRPr="008C5992">
        <w:rPr>
          <w:rFonts w:ascii="Calibri" w:eastAsia="华文仿宋" w:hAnsi="Calibri" w:cs="Calibri"/>
          <w:noProof/>
          <w:sz w:val="20"/>
          <w:szCs w:val="21"/>
        </w:rPr>
        <w:tab/>
        <w:t>Compilers Principles Techniques and Tools. America, Addison Wesley.</w:t>
      </w:r>
      <w:bookmarkEnd w:id="119"/>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20" w:name="_ENREF_78"/>
      <w:r w:rsidRPr="008C5992">
        <w:rPr>
          <w:rFonts w:ascii="Calibri" w:eastAsia="华文仿宋" w:hAnsi="Calibri" w:cs="Calibri"/>
          <w:noProof/>
          <w:sz w:val="20"/>
          <w:szCs w:val="21"/>
        </w:rPr>
        <w:t>[Wang (2007)]</w:t>
      </w:r>
      <w:r w:rsidRPr="008C5992">
        <w:rPr>
          <w:rFonts w:ascii="Calibri" w:eastAsia="华文仿宋" w:hAnsi="Calibri" w:cs="Calibri"/>
          <w:noProof/>
          <w:sz w:val="20"/>
          <w:szCs w:val="21"/>
        </w:rPr>
        <w:tab/>
        <w:t>Using counterexamples for improving the precision of reachability computation with polyhedra. CAV'07.pp: 352-365.</w:t>
      </w:r>
      <w:bookmarkEnd w:id="120"/>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21" w:name="_ENREF_79"/>
      <w:r w:rsidRPr="008C5992">
        <w:rPr>
          <w:rFonts w:ascii="Calibri" w:eastAsia="华文仿宋" w:hAnsi="Calibri" w:cs="Calibri"/>
          <w:noProof/>
          <w:sz w:val="20"/>
          <w:szCs w:val="21"/>
        </w:rPr>
        <w:t>[Wei (2011)]</w:t>
      </w:r>
      <w:r w:rsidRPr="008C5992">
        <w:rPr>
          <w:rFonts w:ascii="Calibri" w:eastAsia="华文仿宋" w:hAnsi="Calibri" w:cs="Calibri"/>
          <w:noProof/>
          <w:sz w:val="20"/>
          <w:szCs w:val="21"/>
        </w:rPr>
        <w:tab/>
        <w:t>Inferring Better Contracts. ICSE'11.pp: 191 - 200.</w:t>
      </w:r>
      <w:bookmarkEnd w:id="121"/>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22" w:name="_ENREF_80"/>
      <w:r w:rsidRPr="008C5992">
        <w:rPr>
          <w:rFonts w:ascii="Calibri" w:eastAsia="华文仿宋" w:hAnsi="Calibri" w:cs="Calibri"/>
          <w:noProof/>
          <w:sz w:val="20"/>
          <w:szCs w:val="21"/>
        </w:rPr>
        <w:t>[Weiser (1981)]</w:t>
      </w:r>
      <w:r w:rsidRPr="008C5992">
        <w:rPr>
          <w:rFonts w:ascii="Calibri" w:eastAsia="华文仿宋" w:hAnsi="Calibri" w:cs="Calibri"/>
          <w:noProof/>
          <w:sz w:val="20"/>
          <w:szCs w:val="21"/>
        </w:rPr>
        <w:tab/>
        <w:t>Program slicing. Proceedings of the 5th international conference on Software engineering, San Diego, California, United States, IEEE Press Piscataway, NJ, USA ©1981.pp: 439 - 449.</w:t>
      </w:r>
      <w:bookmarkEnd w:id="122"/>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23" w:name="_ENREF_81"/>
      <w:r w:rsidRPr="008C5992">
        <w:rPr>
          <w:rFonts w:ascii="Calibri" w:eastAsia="华文仿宋" w:hAnsi="Calibri" w:cs="Calibri"/>
          <w:noProof/>
          <w:sz w:val="20"/>
          <w:szCs w:val="21"/>
        </w:rPr>
        <w:t>[</w:t>
      </w:r>
      <w:r w:rsidRPr="008C5992">
        <w:rPr>
          <w:rFonts w:ascii="Calibri" w:eastAsia="华文仿宋" w:hAnsi="Calibri" w:cs="Calibri"/>
          <w:noProof/>
          <w:sz w:val="20"/>
          <w:szCs w:val="21"/>
        </w:rPr>
        <w:t>贺志宏报告</w:t>
      </w:r>
      <w:r w:rsidRPr="008C5992">
        <w:rPr>
          <w:rFonts w:ascii="Calibri" w:eastAsia="华文仿宋" w:hAnsi="Calibri" w:cs="Calibri"/>
          <w:noProof/>
          <w:sz w:val="20"/>
          <w:szCs w:val="21"/>
        </w:rPr>
        <w:t>20110412 (2001)]</w:t>
      </w:r>
      <w:r w:rsidRPr="008C5992">
        <w:rPr>
          <w:rFonts w:ascii="Calibri" w:eastAsia="华文仿宋" w:hAnsi="Calibri" w:cs="Calibri"/>
          <w:noProof/>
          <w:sz w:val="20"/>
          <w:szCs w:val="21"/>
        </w:rPr>
        <w:tab/>
        <w:t>Using the Bandera Tool Set to Model-Check Properties of Concurrent Java Software. CONCUR '01, Springer-Verlag London, UK ©2001.pp: 39 - 58.</w:t>
      </w:r>
      <w:bookmarkEnd w:id="123"/>
    </w:p>
    <w:p w:rsidR="008C5992" w:rsidRPr="008C5992" w:rsidRDefault="008C5992" w:rsidP="008C5992">
      <w:pPr>
        <w:pStyle w:val="10"/>
        <w:spacing w:after="0" w:line="240" w:lineRule="auto"/>
        <w:ind w:left="720" w:hanging="720"/>
        <w:jc w:val="left"/>
        <w:rPr>
          <w:rFonts w:ascii="Calibri" w:eastAsia="华文仿宋" w:hAnsi="Calibri" w:cs="Calibri"/>
          <w:noProof/>
          <w:sz w:val="20"/>
          <w:szCs w:val="21"/>
        </w:rPr>
      </w:pPr>
      <w:bookmarkStart w:id="124" w:name="_ENREF_82"/>
      <w:r w:rsidRPr="008C5992">
        <w:rPr>
          <w:rFonts w:ascii="Calibri" w:eastAsia="华文仿宋" w:hAnsi="Calibri" w:cs="Calibri"/>
          <w:noProof/>
          <w:sz w:val="20"/>
          <w:szCs w:val="21"/>
        </w:rPr>
        <w:t>[</w:t>
      </w:r>
      <w:r w:rsidRPr="008C5992">
        <w:rPr>
          <w:rFonts w:ascii="Calibri" w:eastAsia="华文仿宋" w:hAnsi="Calibri" w:cs="Calibri"/>
          <w:noProof/>
          <w:sz w:val="20"/>
          <w:szCs w:val="21"/>
        </w:rPr>
        <w:t>屈婉霞，李暾，郭阳，杨晓东</w:t>
      </w:r>
      <w:r w:rsidRPr="008C5992">
        <w:rPr>
          <w:rFonts w:ascii="Calibri" w:eastAsia="华文仿宋" w:hAnsi="Calibri" w:cs="Calibri"/>
          <w:noProof/>
          <w:sz w:val="20"/>
          <w:szCs w:val="21"/>
        </w:rPr>
        <w:t xml:space="preserve"> (2008)]</w:t>
      </w:r>
      <w:r w:rsidRPr="008C5992">
        <w:rPr>
          <w:rFonts w:ascii="Calibri" w:eastAsia="华文仿宋" w:hAnsi="Calibri" w:cs="Calibri"/>
          <w:noProof/>
          <w:sz w:val="20"/>
          <w:szCs w:val="21"/>
        </w:rPr>
        <w:tab/>
        <w:t>"</w:t>
      </w:r>
      <w:r w:rsidRPr="008C5992">
        <w:rPr>
          <w:rFonts w:ascii="Calibri" w:eastAsia="华文仿宋" w:hAnsi="Calibri" w:cs="Calibri"/>
          <w:noProof/>
          <w:sz w:val="20"/>
          <w:szCs w:val="21"/>
        </w:rPr>
        <w:t>谓词抽象技术研究</w:t>
      </w:r>
      <w:r w:rsidRPr="008C5992">
        <w:rPr>
          <w:rFonts w:ascii="Calibri" w:eastAsia="华文仿宋" w:hAnsi="Calibri" w:cs="Calibri"/>
          <w:noProof/>
          <w:sz w:val="20"/>
          <w:szCs w:val="21"/>
        </w:rPr>
        <w:t xml:space="preserve">." </w:t>
      </w:r>
      <w:r w:rsidRPr="008C5992">
        <w:rPr>
          <w:rFonts w:ascii="Calibri" w:eastAsia="华文仿宋" w:hAnsi="Calibri" w:cs="Calibri"/>
          <w:noProof/>
          <w:sz w:val="20"/>
          <w:szCs w:val="21"/>
        </w:rPr>
        <w:t>软件学报</w:t>
      </w:r>
      <w:r w:rsidRPr="008C5992">
        <w:rPr>
          <w:rFonts w:ascii="Calibri" w:eastAsia="华文仿宋" w:hAnsi="Calibri" w:cs="Calibri"/>
          <w:noProof/>
          <w:sz w:val="20"/>
          <w:szCs w:val="21"/>
        </w:rPr>
        <w:t xml:space="preserve"> 19(1): 27-38.</w:t>
      </w:r>
      <w:bookmarkEnd w:id="124"/>
    </w:p>
    <w:p w:rsidR="008C5992" w:rsidRPr="008C5992" w:rsidRDefault="008C5992" w:rsidP="008C5992">
      <w:pPr>
        <w:pStyle w:val="10"/>
        <w:spacing w:line="240" w:lineRule="auto"/>
        <w:ind w:left="720" w:hanging="720"/>
        <w:jc w:val="left"/>
        <w:rPr>
          <w:rFonts w:ascii="Calibri" w:eastAsia="华文仿宋" w:hAnsi="Calibri" w:cs="Calibri"/>
          <w:noProof/>
          <w:sz w:val="20"/>
          <w:szCs w:val="21"/>
        </w:rPr>
      </w:pPr>
      <w:bookmarkStart w:id="125" w:name="_ENREF_83"/>
      <w:r w:rsidRPr="008C5992">
        <w:rPr>
          <w:rFonts w:ascii="Calibri" w:eastAsia="华文仿宋" w:hAnsi="Calibri" w:cs="Calibri"/>
          <w:noProof/>
          <w:sz w:val="20"/>
          <w:szCs w:val="21"/>
        </w:rPr>
        <w:t>[</w:t>
      </w:r>
      <w:r w:rsidRPr="008C5992">
        <w:rPr>
          <w:rFonts w:ascii="Calibri" w:eastAsia="华文仿宋" w:hAnsi="Calibri" w:cs="Calibri"/>
          <w:noProof/>
          <w:sz w:val="20"/>
          <w:szCs w:val="21"/>
        </w:rPr>
        <w:t>邢建英</w:t>
      </w:r>
      <w:r w:rsidRPr="008C5992">
        <w:rPr>
          <w:rFonts w:ascii="Calibri" w:eastAsia="华文仿宋" w:hAnsi="Calibri" w:cs="Calibri"/>
          <w:noProof/>
          <w:sz w:val="20"/>
          <w:szCs w:val="21"/>
        </w:rPr>
        <w:t xml:space="preserve"> (2010)]</w:t>
      </w:r>
      <w:r w:rsidRPr="008C5992">
        <w:rPr>
          <w:rFonts w:ascii="Calibri" w:eastAsia="华文仿宋" w:hAnsi="Calibri" w:cs="Calibri"/>
          <w:noProof/>
          <w:sz w:val="20"/>
          <w:szCs w:val="21"/>
        </w:rPr>
        <w:tab/>
        <w:t>"CILinear:</w:t>
      </w:r>
      <w:r w:rsidRPr="008C5992">
        <w:rPr>
          <w:rFonts w:ascii="Calibri" w:eastAsia="华文仿宋" w:hAnsi="Calibri" w:cs="Calibri"/>
          <w:noProof/>
          <w:sz w:val="20"/>
          <w:szCs w:val="21"/>
        </w:rPr>
        <w:t>一个线性不变式自动构造工具</w:t>
      </w:r>
      <w:r w:rsidRPr="008C5992">
        <w:rPr>
          <w:rFonts w:ascii="Calibri" w:eastAsia="华文仿宋" w:hAnsi="Calibri" w:cs="Calibri"/>
          <w:noProof/>
          <w:sz w:val="20"/>
          <w:szCs w:val="21"/>
        </w:rPr>
        <w:t xml:space="preserve">." </w:t>
      </w:r>
      <w:r w:rsidRPr="008C5992">
        <w:rPr>
          <w:rFonts w:ascii="Calibri" w:eastAsia="华文仿宋" w:hAnsi="Calibri" w:cs="Calibri"/>
          <w:noProof/>
          <w:sz w:val="20"/>
          <w:szCs w:val="21"/>
        </w:rPr>
        <w:t>计算机科学</w:t>
      </w:r>
      <w:r w:rsidRPr="008C5992">
        <w:rPr>
          <w:rFonts w:ascii="Calibri" w:eastAsia="华文仿宋" w:hAnsi="Calibri" w:cs="Calibri"/>
          <w:noProof/>
          <w:sz w:val="20"/>
          <w:szCs w:val="21"/>
        </w:rPr>
        <w:t xml:space="preserve"> 37(12): 91-95.</w:t>
      </w:r>
      <w:bookmarkEnd w:id="125"/>
    </w:p>
    <w:p w:rsidR="008C5992" w:rsidRDefault="008C5992" w:rsidP="008C5992">
      <w:pPr>
        <w:pStyle w:val="10"/>
        <w:spacing w:line="240" w:lineRule="auto"/>
        <w:jc w:val="left"/>
        <w:rPr>
          <w:rFonts w:ascii="Calibri" w:eastAsia="华文仿宋" w:hAnsi="Calibri" w:cs="Calibri"/>
          <w:noProof/>
          <w:sz w:val="20"/>
          <w:szCs w:val="21"/>
        </w:rPr>
      </w:pPr>
    </w:p>
    <w:p w:rsidR="000A0988" w:rsidRDefault="001C5277" w:rsidP="00000ACA">
      <w:pPr>
        <w:pStyle w:val="10"/>
        <w:ind w:left="425"/>
        <w:jc w:val="center"/>
      </w:pPr>
      <w:r>
        <w:rPr>
          <w:rFonts w:ascii="华文仿宋" w:eastAsia="华文仿宋" w:hAnsi="华文仿宋"/>
          <w:szCs w:val="21"/>
        </w:rPr>
        <w:fldChar w:fldCharType="end"/>
      </w:r>
      <w:bookmarkStart w:id="126" w:name="_Toc259547525"/>
      <w:bookmarkStart w:id="127" w:name="_Toc318805903"/>
      <w:r w:rsidR="000A0988">
        <w:rPr>
          <w:rFonts w:hint="eastAsia"/>
        </w:rPr>
        <w:t>攻读硕士学位期间参与的科研项目</w:t>
      </w:r>
      <w:bookmarkEnd w:id="126"/>
      <w:bookmarkEnd w:id="127"/>
    </w:p>
    <w:p w:rsidR="00452F12" w:rsidRPr="009C6838" w:rsidRDefault="00452F12" w:rsidP="00452F12"/>
    <w:p w:rsidR="000A0988" w:rsidRDefault="000A0988" w:rsidP="00000ACA">
      <w:pPr>
        <w:pStyle w:val="10"/>
        <w:jc w:val="center"/>
      </w:pPr>
      <w:bookmarkStart w:id="128" w:name="_Toc259547526"/>
      <w:bookmarkStart w:id="129" w:name="_Toc318805904"/>
      <w:r>
        <w:rPr>
          <w:rFonts w:hint="eastAsia"/>
        </w:rPr>
        <w:t>攻读硕士学位期间完成的论文</w:t>
      </w:r>
      <w:bookmarkEnd w:id="128"/>
      <w:bookmarkEnd w:id="129"/>
    </w:p>
    <w:p w:rsidR="0037179F" w:rsidRDefault="0037179F" w:rsidP="00452F12">
      <w:r>
        <w:br w:type="page"/>
      </w:r>
    </w:p>
    <w:p w:rsidR="0025009E" w:rsidRDefault="0025009E" w:rsidP="0025009E">
      <w:pPr>
        <w:pStyle w:val="10"/>
        <w:ind w:left="425"/>
        <w:jc w:val="center"/>
      </w:pPr>
      <w:bookmarkStart w:id="130" w:name="_Toc259547524"/>
      <w:bookmarkStart w:id="131" w:name="_Toc318805905"/>
      <w:r>
        <w:rPr>
          <w:rFonts w:hint="eastAsia"/>
        </w:rPr>
        <w:lastRenderedPageBreak/>
        <w:t>致谢</w:t>
      </w:r>
      <w:bookmarkEnd w:id="130"/>
      <w:bookmarkEnd w:id="131"/>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23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4B88" w:rsidRDefault="00C54B88" w:rsidP="00810779">
      <w:r>
        <w:separator/>
      </w:r>
    </w:p>
  </w:endnote>
  <w:endnote w:type="continuationSeparator" w:id="0">
    <w:p w:rsidR="00C54B88" w:rsidRDefault="00C54B88"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仿宋">
    <w:panose1 w:val="02010600040101010101"/>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6975A2" w:rsidRDefault="006975A2"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6975A2" w:rsidRDefault="006975A2"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pPr>
      <w:pStyle w:val="a7"/>
      <w:jc w:val="center"/>
    </w:pPr>
    <w:r>
      <w:fldChar w:fldCharType="begin"/>
    </w:r>
    <w:r>
      <w:instrText xml:space="preserve"> PAGE   \* MERGEFORMAT </w:instrText>
    </w:r>
    <w:r>
      <w:fldChar w:fldCharType="separate"/>
    </w:r>
    <w:r w:rsidR="007C4900" w:rsidRPr="007C4900">
      <w:rPr>
        <w:noProof/>
        <w:lang w:val="zh-CN"/>
      </w:rPr>
      <w:t>IV</w:t>
    </w:r>
    <w:r>
      <w:fldChar w:fldCharType="end"/>
    </w:r>
  </w:p>
  <w:p w:rsidR="006975A2" w:rsidRDefault="006975A2">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pPr>
      <w:pStyle w:val="a7"/>
      <w:jc w:val="center"/>
    </w:pPr>
    <w:r>
      <w:fldChar w:fldCharType="begin"/>
    </w:r>
    <w:r>
      <w:instrText xml:space="preserve"> PAGE   \* MERGEFORMAT </w:instrText>
    </w:r>
    <w:r>
      <w:fldChar w:fldCharType="separate"/>
    </w:r>
    <w:r w:rsidR="00B5742F" w:rsidRPr="00B5742F">
      <w:rPr>
        <w:noProof/>
        <w:lang w:val="zh-CN"/>
      </w:rPr>
      <w:t>15</w:t>
    </w:r>
    <w:r>
      <w:fldChar w:fldCharType="end"/>
    </w:r>
  </w:p>
  <w:p w:rsidR="006975A2" w:rsidRDefault="006975A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4B88" w:rsidRDefault="00C54B88" w:rsidP="00810779">
      <w:r>
        <w:separator/>
      </w:r>
    </w:p>
  </w:footnote>
  <w:footnote w:type="continuationSeparator" w:id="0">
    <w:p w:rsidR="00C54B88" w:rsidRDefault="00C54B88"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1C95721"/>
    <w:multiLevelType w:val="multilevel"/>
    <w:tmpl w:val="6AA84E16"/>
    <w:lvl w:ilvl="0">
      <w:start w:val="1"/>
      <w:numFmt w:val="chineseCountingThousand"/>
      <w:lvlText w:val="第%1章  "/>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286B509F"/>
    <w:multiLevelType w:val="multilevel"/>
    <w:tmpl w:val="A7143650"/>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F080476"/>
    <w:multiLevelType w:val="multilevel"/>
    <w:tmpl w:val="C5A004DA"/>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33A90BBF"/>
    <w:multiLevelType w:val="multilevel"/>
    <w:tmpl w:val="1054D548"/>
    <w:lvl w:ilvl="0">
      <w:start w:val="1"/>
      <w:numFmt w:val="decimal"/>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0">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4">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1310594"/>
    <w:multiLevelType w:val="multilevel"/>
    <w:tmpl w:val="0409001D"/>
    <w:numStyleLink w:val="1"/>
  </w:abstractNum>
  <w:abstractNum w:abstractNumId="18">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51B31162"/>
    <w:multiLevelType w:val="multilevel"/>
    <w:tmpl w:val="75526F9A"/>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nsid w:val="59723C4E"/>
    <w:multiLevelType w:val="hybridMultilevel"/>
    <w:tmpl w:val="0CE2AA0E"/>
    <w:lvl w:ilvl="0" w:tplc="E6B2FA7C">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2"/>
  </w:num>
  <w:num w:numId="2">
    <w:abstractNumId w:val="15"/>
  </w:num>
  <w:num w:numId="3">
    <w:abstractNumId w:val="23"/>
  </w:num>
  <w:num w:numId="4">
    <w:abstractNumId w:val="0"/>
  </w:num>
  <w:num w:numId="5">
    <w:abstractNumId w:val="17"/>
  </w:num>
  <w:num w:numId="6">
    <w:abstractNumId w:val="24"/>
  </w:num>
  <w:num w:numId="7">
    <w:abstractNumId w:val="18"/>
  </w:num>
  <w:num w:numId="8">
    <w:abstractNumId w:val="2"/>
  </w:num>
  <w:num w:numId="9">
    <w:abstractNumId w:val="8"/>
  </w:num>
  <w:num w:numId="10">
    <w:abstractNumId w:val="16"/>
  </w:num>
  <w:num w:numId="11">
    <w:abstractNumId w:val="7"/>
  </w:num>
  <w:num w:numId="12">
    <w:abstractNumId w:val="21"/>
  </w:num>
  <w:num w:numId="13">
    <w:abstractNumId w:val="5"/>
  </w:num>
  <w:num w:numId="14">
    <w:abstractNumId w:val="20"/>
  </w:num>
  <w:num w:numId="15">
    <w:abstractNumId w:val="6"/>
  </w:num>
  <w:num w:numId="16">
    <w:abstractNumId w:val="1"/>
  </w:num>
  <w:num w:numId="17">
    <w:abstractNumId w:val="3"/>
  </w:num>
  <w:num w:numId="18">
    <w:abstractNumId w:val="13"/>
  </w:num>
  <w:num w:numId="19">
    <w:abstractNumId w:val="10"/>
  </w:num>
  <w:num w:numId="20">
    <w:abstractNumId w:val="19"/>
  </w:num>
  <w:num w:numId="21">
    <w:abstractNumId w:val="22"/>
  </w:num>
  <w:num w:numId="22">
    <w:abstractNumId w:val="19"/>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1"/>
  </w:num>
  <w:num w:numId="24">
    <w:abstractNumId w:val="9"/>
  </w:num>
  <w:num w:numId="25">
    <w:abstractNumId w:val="14"/>
  </w:num>
  <w:num w:numId="26">
    <w:abstractNumId w:val="19"/>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25"/>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6&lt;/item&gt;&lt;item&gt;173&lt;/item&gt;&lt;item&gt;188&lt;/item&gt;&lt;item&gt;190&lt;/item&gt;&lt;item&gt;191&lt;/item&gt;&lt;item&gt;192&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record-ids&gt;&lt;/item&gt;&lt;/Libraries&gt;"/>
  </w:docVars>
  <w:rsids>
    <w:rsidRoot w:val="00707BB7"/>
    <w:rsid w:val="0000075D"/>
    <w:rsid w:val="00000ACA"/>
    <w:rsid w:val="000025A9"/>
    <w:rsid w:val="0000310E"/>
    <w:rsid w:val="00005BE1"/>
    <w:rsid w:val="00005D54"/>
    <w:rsid w:val="0000658D"/>
    <w:rsid w:val="0000667D"/>
    <w:rsid w:val="000067F8"/>
    <w:rsid w:val="000069B8"/>
    <w:rsid w:val="00007726"/>
    <w:rsid w:val="00010011"/>
    <w:rsid w:val="00011255"/>
    <w:rsid w:val="000146AB"/>
    <w:rsid w:val="00015079"/>
    <w:rsid w:val="00020654"/>
    <w:rsid w:val="00021130"/>
    <w:rsid w:val="00023AE2"/>
    <w:rsid w:val="0002404A"/>
    <w:rsid w:val="00030CCE"/>
    <w:rsid w:val="00033A9F"/>
    <w:rsid w:val="00033E18"/>
    <w:rsid w:val="0003423F"/>
    <w:rsid w:val="000362E9"/>
    <w:rsid w:val="00037F58"/>
    <w:rsid w:val="000403C3"/>
    <w:rsid w:val="0004448B"/>
    <w:rsid w:val="00046327"/>
    <w:rsid w:val="0004672B"/>
    <w:rsid w:val="00047AA0"/>
    <w:rsid w:val="0005318E"/>
    <w:rsid w:val="000541BF"/>
    <w:rsid w:val="00054BA1"/>
    <w:rsid w:val="00055B6D"/>
    <w:rsid w:val="000563A9"/>
    <w:rsid w:val="00056852"/>
    <w:rsid w:val="000577FA"/>
    <w:rsid w:val="00060E52"/>
    <w:rsid w:val="00061A54"/>
    <w:rsid w:val="00064C37"/>
    <w:rsid w:val="00067E2B"/>
    <w:rsid w:val="000705A0"/>
    <w:rsid w:val="0007337A"/>
    <w:rsid w:val="00074329"/>
    <w:rsid w:val="00075ABE"/>
    <w:rsid w:val="000771F9"/>
    <w:rsid w:val="00080140"/>
    <w:rsid w:val="000823FC"/>
    <w:rsid w:val="00084068"/>
    <w:rsid w:val="0009058A"/>
    <w:rsid w:val="00096E4F"/>
    <w:rsid w:val="000A0988"/>
    <w:rsid w:val="000A0B07"/>
    <w:rsid w:val="000A22BE"/>
    <w:rsid w:val="000A282B"/>
    <w:rsid w:val="000A303C"/>
    <w:rsid w:val="000A4617"/>
    <w:rsid w:val="000A606F"/>
    <w:rsid w:val="000B152A"/>
    <w:rsid w:val="000B2215"/>
    <w:rsid w:val="000B42BD"/>
    <w:rsid w:val="000B55D7"/>
    <w:rsid w:val="000B5668"/>
    <w:rsid w:val="000B5672"/>
    <w:rsid w:val="000B5B8E"/>
    <w:rsid w:val="000B5E3B"/>
    <w:rsid w:val="000B696C"/>
    <w:rsid w:val="000C179A"/>
    <w:rsid w:val="000C2AB9"/>
    <w:rsid w:val="000C3CA8"/>
    <w:rsid w:val="000C3F87"/>
    <w:rsid w:val="000C5386"/>
    <w:rsid w:val="000C58A2"/>
    <w:rsid w:val="000C7F57"/>
    <w:rsid w:val="000D0A05"/>
    <w:rsid w:val="000D0CA8"/>
    <w:rsid w:val="000D1766"/>
    <w:rsid w:val="000D4779"/>
    <w:rsid w:val="000D4A70"/>
    <w:rsid w:val="000D4E49"/>
    <w:rsid w:val="000E0CC9"/>
    <w:rsid w:val="000E0DF8"/>
    <w:rsid w:val="000E321B"/>
    <w:rsid w:val="000E3548"/>
    <w:rsid w:val="000E4A41"/>
    <w:rsid w:val="000E6655"/>
    <w:rsid w:val="000F3F6F"/>
    <w:rsid w:val="000F68B1"/>
    <w:rsid w:val="000F7346"/>
    <w:rsid w:val="001005CA"/>
    <w:rsid w:val="00102FCE"/>
    <w:rsid w:val="00110EBA"/>
    <w:rsid w:val="00110F63"/>
    <w:rsid w:val="001114AF"/>
    <w:rsid w:val="0011289A"/>
    <w:rsid w:val="0011404B"/>
    <w:rsid w:val="00114E83"/>
    <w:rsid w:val="001157A4"/>
    <w:rsid w:val="00120925"/>
    <w:rsid w:val="001212BC"/>
    <w:rsid w:val="00121D9C"/>
    <w:rsid w:val="00122749"/>
    <w:rsid w:val="0012322F"/>
    <w:rsid w:val="00123AC0"/>
    <w:rsid w:val="001265F5"/>
    <w:rsid w:val="001323E3"/>
    <w:rsid w:val="001329A1"/>
    <w:rsid w:val="00133D73"/>
    <w:rsid w:val="00134743"/>
    <w:rsid w:val="00134ED9"/>
    <w:rsid w:val="0013520C"/>
    <w:rsid w:val="001360D9"/>
    <w:rsid w:val="00140885"/>
    <w:rsid w:val="00142252"/>
    <w:rsid w:val="00144DF2"/>
    <w:rsid w:val="00147656"/>
    <w:rsid w:val="001524F6"/>
    <w:rsid w:val="00152DCD"/>
    <w:rsid w:val="00155188"/>
    <w:rsid w:val="00164474"/>
    <w:rsid w:val="00167D09"/>
    <w:rsid w:val="001717E1"/>
    <w:rsid w:val="00171924"/>
    <w:rsid w:val="00174A8E"/>
    <w:rsid w:val="00175FDC"/>
    <w:rsid w:val="0017718F"/>
    <w:rsid w:val="00182974"/>
    <w:rsid w:val="00182A7E"/>
    <w:rsid w:val="00183C9F"/>
    <w:rsid w:val="0018546A"/>
    <w:rsid w:val="0019170F"/>
    <w:rsid w:val="001939D0"/>
    <w:rsid w:val="00196F34"/>
    <w:rsid w:val="001A2319"/>
    <w:rsid w:val="001A45F4"/>
    <w:rsid w:val="001A542E"/>
    <w:rsid w:val="001A56B4"/>
    <w:rsid w:val="001A626A"/>
    <w:rsid w:val="001B0376"/>
    <w:rsid w:val="001B057C"/>
    <w:rsid w:val="001B5C91"/>
    <w:rsid w:val="001B6972"/>
    <w:rsid w:val="001B75F5"/>
    <w:rsid w:val="001B77E6"/>
    <w:rsid w:val="001B786B"/>
    <w:rsid w:val="001C0140"/>
    <w:rsid w:val="001C0162"/>
    <w:rsid w:val="001C0FA5"/>
    <w:rsid w:val="001C1AF9"/>
    <w:rsid w:val="001C1DC3"/>
    <w:rsid w:val="001C497A"/>
    <w:rsid w:val="001C5277"/>
    <w:rsid w:val="001C5D6C"/>
    <w:rsid w:val="001C5D8A"/>
    <w:rsid w:val="001C66A7"/>
    <w:rsid w:val="001D256D"/>
    <w:rsid w:val="001D3E6E"/>
    <w:rsid w:val="001D460D"/>
    <w:rsid w:val="001D69F1"/>
    <w:rsid w:val="001D75DA"/>
    <w:rsid w:val="001E14FA"/>
    <w:rsid w:val="001E20EA"/>
    <w:rsid w:val="001E430B"/>
    <w:rsid w:val="001E4E14"/>
    <w:rsid w:val="001E65A9"/>
    <w:rsid w:val="001E6EDC"/>
    <w:rsid w:val="001E72D4"/>
    <w:rsid w:val="001F4309"/>
    <w:rsid w:val="001F51D0"/>
    <w:rsid w:val="001F67F2"/>
    <w:rsid w:val="0020048C"/>
    <w:rsid w:val="002008A6"/>
    <w:rsid w:val="002019C1"/>
    <w:rsid w:val="00202C93"/>
    <w:rsid w:val="00204850"/>
    <w:rsid w:val="0021033F"/>
    <w:rsid w:val="002103F6"/>
    <w:rsid w:val="002112F1"/>
    <w:rsid w:val="002159FE"/>
    <w:rsid w:val="00221730"/>
    <w:rsid w:val="00222CC8"/>
    <w:rsid w:val="00223C9D"/>
    <w:rsid w:val="00224B37"/>
    <w:rsid w:val="00224BFA"/>
    <w:rsid w:val="00226A17"/>
    <w:rsid w:val="00230DC5"/>
    <w:rsid w:val="00232375"/>
    <w:rsid w:val="00232907"/>
    <w:rsid w:val="00233074"/>
    <w:rsid w:val="002358FB"/>
    <w:rsid w:val="00235B27"/>
    <w:rsid w:val="002372B1"/>
    <w:rsid w:val="00241C46"/>
    <w:rsid w:val="0024208A"/>
    <w:rsid w:val="00242317"/>
    <w:rsid w:val="00242B8B"/>
    <w:rsid w:val="00243675"/>
    <w:rsid w:val="00244B23"/>
    <w:rsid w:val="00245871"/>
    <w:rsid w:val="0025009E"/>
    <w:rsid w:val="00251B49"/>
    <w:rsid w:val="00254A60"/>
    <w:rsid w:val="0025576B"/>
    <w:rsid w:val="00255F9A"/>
    <w:rsid w:val="00256003"/>
    <w:rsid w:val="0025712B"/>
    <w:rsid w:val="00257BFD"/>
    <w:rsid w:val="00260149"/>
    <w:rsid w:val="002601FB"/>
    <w:rsid w:val="00262B12"/>
    <w:rsid w:val="00264C42"/>
    <w:rsid w:val="002651D4"/>
    <w:rsid w:val="0026793B"/>
    <w:rsid w:val="00267C8D"/>
    <w:rsid w:val="002713E1"/>
    <w:rsid w:val="00271F0C"/>
    <w:rsid w:val="00282594"/>
    <w:rsid w:val="002829A1"/>
    <w:rsid w:val="0028397C"/>
    <w:rsid w:val="00291B19"/>
    <w:rsid w:val="002920E6"/>
    <w:rsid w:val="00292C03"/>
    <w:rsid w:val="00293E50"/>
    <w:rsid w:val="00294684"/>
    <w:rsid w:val="00294C39"/>
    <w:rsid w:val="00295670"/>
    <w:rsid w:val="0029763C"/>
    <w:rsid w:val="002A0FBE"/>
    <w:rsid w:val="002A219D"/>
    <w:rsid w:val="002A2882"/>
    <w:rsid w:val="002A7016"/>
    <w:rsid w:val="002A7F72"/>
    <w:rsid w:val="002B4730"/>
    <w:rsid w:val="002B605E"/>
    <w:rsid w:val="002B7573"/>
    <w:rsid w:val="002C4FEE"/>
    <w:rsid w:val="002C6B67"/>
    <w:rsid w:val="002D1991"/>
    <w:rsid w:val="002D4460"/>
    <w:rsid w:val="002D5431"/>
    <w:rsid w:val="002D7723"/>
    <w:rsid w:val="002E12ED"/>
    <w:rsid w:val="002E1587"/>
    <w:rsid w:val="002E1A21"/>
    <w:rsid w:val="002E1FFE"/>
    <w:rsid w:val="002E269E"/>
    <w:rsid w:val="002E3C79"/>
    <w:rsid w:val="002E567B"/>
    <w:rsid w:val="002F2CAB"/>
    <w:rsid w:val="002F31E2"/>
    <w:rsid w:val="002F3665"/>
    <w:rsid w:val="002F52BA"/>
    <w:rsid w:val="002F5E57"/>
    <w:rsid w:val="002F5F28"/>
    <w:rsid w:val="002F7B23"/>
    <w:rsid w:val="003004E5"/>
    <w:rsid w:val="00304641"/>
    <w:rsid w:val="00304FC3"/>
    <w:rsid w:val="003058E3"/>
    <w:rsid w:val="003134DE"/>
    <w:rsid w:val="00313938"/>
    <w:rsid w:val="00314EE5"/>
    <w:rsid w:val="003151C3"/>
    <w:rsid w:val="003160CF"/>
    <w:rsid w:val="00316544"/>
    <w:rsid w:val="00317227"/>
    <w:rsid w:val="00320B81"/>
    <w:rsid w:val="0032104F"/>
    <w:rsid w:val="00321621"/>
    <w:rsid w:val="00321ECA"/>
    <w:rsid w:val="003220A9"/>
    <w:rsid w:val="00322133"/>
    <w:rsid w:val="00327B44"/>
    <w:rsid w:val="00333A83"/>
    <w:rsid w:val="00335C50"/>
    <w:rsid w:val="00340502"/>
    <w:rsid w:val="003406BF"/>
    <w:rsid w:val="00340A44"/>
    <w:rsid w:val="003436C6"/>
    <w:rsid w:val="00343B11"/>
    <w:rsid w:val="00350783"/>
    <w:rsid w:val="003532F6"/>
    <w:rsid w:val="00353DED"/>
    <w:rsid w:val="0035433C"/>
    <w:rsid w:val="00355AA9"/>
    <w:rsid w:val="003566AF"/>
    <w:rsid w:val="00356CFB"/>
    <w:rsid w:val="003570B7"/>
    <w:rsid w:val="0036039A"/>
    <w:rsid w:val="0036057E"/>
    <w:rsid w:val="0036242A"/>
    <w:rsid w:val="00364C42"/>
    <w:rsid w:val="00371155"/>
    <w:rsid w:val="0037179F"/>
    <w:rsid w:val="00372789"/>
    <w:rsid w:val="0037711D"/>
    <w:rsid w:val="003771EA"/>
    <w:rsid w:val="003777A8"/>
    <w:rsid w:val="00383F50"/>
    <w:rsid w:val="00386B13"/>
    <w:rsid w:val="00387DD1"/>
    <w:rsid w:val="003924EE"/>
    <w:rsid w:val="00392627"/>
    <w:rsid w:val="00392FA3"/>
    <w:rsid w:val="003962E1"/>
    <w:rsid w:val="00397D34"/>
    <w:rsid w:val="003A53BE"/>
    <w:rsid w:val="003A7A8D"/>
    <w:rsid w:val="003B1AEB"/>
    <w:rsid w:val="003B25D9"/>
    <w:rsid w:val="003B4B6C"/>
    <w:rsid w:val="003B62ED"/>
    <w:rsid w:val="003C1232"/>
    <w:rsid w:val="003C1AAE"/>
    <w:rsid w:val="003C1FA3"/>
    <w:rsid w:val="003C3780"/>
    <w:rsid w:val="003C3D4D"/>
    <w:rsid w:val="003C44B5"/>
    <w:rsid w:val="003D090E"/>
    <w:rsid w:val="003D1BD9"/>
    <w:rsid w:val="003D3C9D"/>
    <w:rsid w:val="003D3DA9"/>
    <w:rsid w:val="003D3E3B"/>
    <w:rsid w:val="003D42C5"/>
    <w:rsid w:val="003D48F4"/>
    <w:rsid w:val="003D720B"/>
    <w:rsid w:val="003E4679"/>
    <w:rsid w:val="003E62A4"/>
    <w:rsid w:val="003E7B2B"/>
    <w:rsid w:val="003F0911"/>
    <w:rsid w:val="003F3405"/>
    <w:rsid w:val="003F4479"/>
    <w:rsid w:val="004037FF"/>
    <w:rsid w:val="00412B02"/>
    <w:rsid w:val="0041379E"/>
    <w:rsid w:val="004149D7"/>
    <w:rsid w:val="00414B32"/>
    <w:rsid w:val="004170C2"/>
    <w:rsid w:val="00425D95"/>
    <w:rsid w:val="004307A4"/>
    <w:rsid w:val="00432B29"/>
    <w:rsid w:val="0043409D"/>
    <w:rsid w:val="00434BA6"/>
    <w:rsid w:val="00444B4E"/>
    <w:rsid w:val="00445085"/>
    <w:rsid w:val="00452F12"/>
    <w:rsid w:val="00453BAF"/>
    <w:rsid w:val="00456F8A"/>
    <w:rsid w:val="004634E7"/>
    <w:rsid w:val="0047177C"/>
    <w:rsid w:val="0047501B"/>
    <w:rsid w:val="004860F5"/>
    <w:rsid w:val="00492120"/>
    <w:rsid w:val="00493F74"/>
    <w:rsid w:val="00494694"/>
    <w:rsid w:val="00494AB0"/>
    <w:rsid w:val="004A0E4A"/>
    <w:rsid w:val="004A285D"/>
    <w:rsid w:val="004A5E41"/>
    <w:rsid w:val="004A76DB"/>
    <w:rsid w:val="004B385B"/>
    <w:rsid w:val="004B4E38"/>
    <w:rsid w:val="004C0EE0"/>
    <w:rsid w:val="004C2E18"/>
    <w:rsid w:val="004C302E"/>
    <w:rsid w:val="004D210D"/>
    <w:rsid w:val="004D4BBF"/>
    <w:rsid w:val="004D54DB"/>
    <w:rsid w:val="004D63D3"/>
    <w:rsid w:val="004E0E49"/>
    <w:rsid w:val="004E20F8"/>
    <w:rsid w:val="004E2EA6"/>
    <w:rsid w:val="004E3084"/>
    <w:rsid w:val="004E5B1F"/>
    <w:rsid w:val="004E7684"/>
    <w:rsid w:val="004E7820"/>
    <w:rsid w:val="004F1112"/>
    <w:rsid w:val="004F2711"/>
    <w:rsid w:val="004F34F4"/>
    <w:rsid w:val="004F5D9C"/>
    <w:rsid w:val="004F5EC5"/>
    <w:rsid w:val="004F6D55"/>
    <w:rsid w:val="004F6E40"/>
    <w:rsid w:val="004F7A2C"/>
    <w:rsid w:val="004F7F33"/>
    <w:rsid w:val="00500DA5"/>
    <w:rsid w:val="005036F0"/>
    <w:rsid w:val="00507F80"/>
    <w:rsid w:val="0051015D"/>
    <w:rsid w:val="0051429D"/>
    <w:rsid w:val="00516DBA"/>
    <w:rsid w:val="00517998"/>
    <w:rsid w:val="005211CD"/>
    <w:rsid w:val="00522E54"/>
    <w:rsid w:val="0052453C"/>
    <w:rsid w:val="005300A5"/>
    <w:rsid w:val="00532DC6"/>
    <w:rsid w:val="005365E2"/>
    <w:rsid w:val="005408AC"/>
    <w:rsid w:val="00540C10"/>
    <w:rsid w:val="00541379"/>
    <w:rsid w:val="0054344C"/>
    <w:rsid w:val="00546F46"/>
    <w:rsid w:val="00555D39"/>
    <w:rsid w:val="00556653"/>
    <w:rsid w:val="00556930"/>
    <w:rsid w:val="00556D0A"/>
    <w:rsid w:val="005614BC"/>
    <w:rsid w:val="00561850"/>
    <w:rsid w:val="00562826"/>
    <w:rsid w:val="00562A1B"/>
    <w:rsid w:val="005638EC"/>
    <w:rsid w:val="00564E58"/>
    <w:rsid w:val="00564FEF"/>
    <w:rsid w:val="0056528A"/>
    <w:rsid w:val="00565856"/>
    <w:rsid w:val="005671C0"/>
    <w:rsid w:val="00571EFA"/>
    <w:rsid w:val="005722F0"/>
    <w:rsid w:val="0057232C"/>
    <w:rsid w:val="005751DF"/>
    <w:rsid w:val="005757CB"/>
    <w:rsid w:val="0057630F"/>
    <w:rsid w:val="0057733B"/>
    <w:rsid w:val="005779A3"/>
    <w:rsid w:val="0058091A"/>
    <w:rsid w:val="005831CB"/>
    <w:rsid w:val="0058390F"/>
    <w:rsid w:val="00584153"/>
    <w:rsid w:val="00590A91"/>
    <w:rsid w:val="00591567"/>
    <w:rsid w:val="00593296"/>
    <w:rsid w:val="00594263"/>
    <w:rsid w:val="005A4E7E"/>
    <w:rsid w:val="005B4205"/>
    <w:rsid w:val="005B4EDE"/>
    <w:rsid w:val="005C181D"/>
    <w:rsid w:val="005C29FF"/>
    <w:rsid w:val="005C3DD1"/>
    <w:rsid w:val="005C4B0B"/>
    <w:rsid w:val="005C5F04"/>
    <w:rsid w:val="005D407A"/>
    <w:rsid w:val="005D502F"/>
    <w:rsid w:val="005D5C2C"/>
    <w:rsid w:val="005D6B0B"/>
    <w:rsid w:val="005E080F"/>
    <w:rsid w:val="005E1E56"/>
    <w:rsid w:val="005E2AD5"/>
    <w:rsid w:val="005E4C63"/>
    <w:rsid w:val="005E57E6"/>
    <w:rsid w:val="005E6EE5"/>
    <w:rsid w:val="005E772B"/>
    <w:rsid w:val="005F0AC3"/>
    <w:rsid w:val="005F1907"/>
    <w:rsid w:val="005F349A"/>
    <w:rsid w:val="005F352D"/>
    <w:rsid w:val="005F4D49"/>
    <w:rsid w:val="005F759B"/>
    <w:rsid w:val="005F78C4"/>
    <w:rsid w:val="00601964"/>
    <w:rsid w:val="006043E3"/>
    <w:rsid w:val="0060481D"/>
    <w:rsid w:val="0061308C"/>
    <w:rsid w:val="00615334"/>
    <w:rsid w:val="00620660"/>
    <w:rsid w:val="00620678"/>
    <w:rsid w:val="00620DF9"/>
    <w:rsid w:val="006212DA"/>
    <w:rsid w:val="00622E8F"/>
    <w:rsid w:val="006254BB"/>
    <w:rsid w:val="006266A9"/>
    <w:rsid w:val="00631BFA"/>
    <w:rsid w:val="00632585"/>
    <w:rsid w:val="006347F6"/>
    <w:rsid w:val="006403CA"/>
    <w:rsid w:val="0064106F"/>
    <w:rsid w:val="00643265"/>
    <w:rsid w:val="00644C31"/>
    <w:rsid w:val="006456C6"/>
    <w:rsid w:val="00647250"/>
    <w:rsid w:val="00647761"/>
    <w:rsid w:val="0065065F"/>
    <w:rsid w:val="00651AAF"/>
    <w:rsid w:val="00653AB6"/>
    <w:rsid w:val="0065424E"/>
    <w:rsid w:val="0065514E"/>
    <w:rsid w:val="00656ECD"/>
    <w:rsid w:val="0066273A"/>
    <w:rsid w:val="0066337C"/>
    <w:rsid w:val="00663CCA"/>
    <w:rsid w:val="006642C8"/>
    <w:rsid w:val="006645E5"/>
    <w:rsid w:val="00666BCC"/>
    <w:rsid w:val="0067048A"/>
    <w:rsid w:val="006719BD"/>
    <w:rsid w:val="006773E5"/>
    <w:rsid w:val="00680475"/>
    <w:rsid w:val="00681E6E"/>
    <w:rsid w:val="00686985"/>
    <w:rsid w:val="00686ACE"/>
    <w:rsid w:val="00687636"/>
    <w:rsid w:val="00692907"/>
    <w:rsid w:val="00693E2C"/>
    <w:rsid w:val="0069703F"/>
    <w:rsid w:val="006975A2"/>
    <w:rsid w:val="006A0B85"/>
    <w:rsid w:val="006A3124"/>
    <w:rsid w:val="006A4CBB"/>
    <w:rsid w:val="006A4FD3"/>
    <w:rsid w:val="006A4FE8"/>
    <w:rsid w:val="006B00B1"/>
    <w:rsid w:val="006B2C96"/>
    <w:rsid w:val="006B31A0"/>
    <w:rsid w:val="006B568A"/>
    <w:rsid w:val="006B5AA0"/>
    <w:rsid w:val="006B6ADD"/>
    <w:rsid w:val="006B6DF7"/>
    <w:rsid w:val="006C20A3"/>
    <w:rsid w:val="006C23E5"/>
    <w:rsid w:val="006C52A6"/>
    <w:rsid w:val="006C6D09"/>
    <w:rsid w:val="006D1B57"/>
    <w:rsid w:val="006D2ABF"/>
    <w:rsid w:val="006D33EF"/>
    <w:rsid w:val="006E1C7E"/>
    <w:rsid w:val="006E6A43"/>
    <w:rsid w:val="006F10B2"/>
    <w:rsid w:val="006F2080"/>
    <w:rsid w:val="006F27F8"/>
    <w:rsid w:val="006F4362"/>
    <w:rsid w:val="006F6AB4"/>
    <w:rsid w:val="007003C4"/>
    <w:rsid w:val="007069AC"/>
    <w:rsid w:val="00707BB7"/>
    <w:rsid w:val="00712325"/>
    <w:rsid w:val="00712987"/>
    <w:rsid w:val="00713EA6"/>
    <w:rsid w:val="007144C1"/>
    <w:rsid w:val="0071482B"/>
    <w:rsid w:val="007149AE"/>
    <w:rsid w:val="00714D0B"/>
    <w:rsid w:val="00716C0B"/>
    <w:rsid w:val="00720652"/>
    <w:rsid w:val="007219B0"/>
    <w:rsid w:val="007229AD"/>
    <w:rsid w:val="0072479B"/>
    <w:rsid w:val="00725C45"/>
    <w:rsid w:val="00727188"/>
    <w:rsid w:val="00732A5E"/>
    <w:rsid w:val="00733443"/>
    <w:rsid w:val="00733C80"/>
    <w:rsid w:val="00734A97"/>
    <w:rsid w:val="00736185"/>
    <w:rsid w:val="00737DFA"/>
    <w:rsid w:val="007410CD"/>
    <w:rsid w:val="007413B8"/>
    <w:rsid w:val="0074315A"/>
    <w:rsid w:val="00743494"/>
    <w:rsid w:val="00746D76"/>
    <w:rsid w:val="00747892"/>
    <w:rsid w:val="00751EB6"/>
    <w:rsid w:val="007545A3"/>
    <w:rsid w:val="007553A4"/>
    <w:rsid w:val="00761EB2"/>
    <w:rsid w:val="00762D29"/>
    <w:rsid w:val="0076323B"/>
    <w:rsid w:val="00765FA5"/>
    <w:rsid w:val="00770A13"/>
    <w:rsid w:val="007718D7"/>
    <w:rsid w:val="0077429A"/>
    <w:rsid w:val="007753A1"/>
    <w:rsid w:val="00775E9A"/>
    <w:rsid w:val="00780AB9"/>
    <w:rsid w:val="007813B0"/>
    <w:rsid w:val="00781961"/>
    <w:rsid w:val="007842CD"/>
    <w:rsid w:val="00785986"/>
    <w:rsid w:val="007872F2"/>
    <w:rsid w:val="00787536"/>
    <w:rsid w:val="00787F64"/>
    <w:rsid w:val="00791EC6"/>
    <w:rsid w:val="00792408"/>
    <w:rsid w:val="007959DC"/>
    <w:rsid w:val="007A0510"/>
    <w:rsid w:val="007A1660"/>
    <w:rsid w:val="007A2831"/>
    <w:rsid w:val="007A2938"/>
    <w:rsid w:val="007A3951"/>
    <w:rsid w:val="007A74B5"/>
    <w:rsid w:val="007B1609"/>
    <w:rsid w:val="007B3BD3"/>
    <w:rsid w:val="007B723D"/>
    <w:rsid w:val="007C0363"/>
    <w:rsid w:val="007C0E5A"/>
    <w:rsid w:val="007C4900"/>
    <w:rsid w:val="007C4A27"/>
    <w:rsid w:val="007C4BD1"/>
    <w:rsid w:val="007C4D2D"/>
    <w:rsid w:val="007C61CE"/>
    <w:rsid w:val="007C7FD8"/>
    <w:rsid w:val="007D09D9"/>
    <w:rsid w:val="007D11A6"/>
    <w:rsid w:val="007D1A22"/>
    <w:rsid w:val="007D4806"/>
    <w:rsid w:val="007D4AF1"/>
    <w:rsid w:val="007E0D11"/>
    <w:rsid w:val="007E1927"/>
    <w:rsid w:val="007E2A52"/>
    <w:rsid w:val="007E4340"/>
    <w:rsid w:val="007E6726"/>
    <w:rsid w:val="007F1EA9"/>
    <w:rsid w:val="007F70C0"/>
    <w:rsid w:val="008006E4"/>
    <w:rsid w:val="0080186E"/>
    <w:rsid w:val="00810779"/>
    <w:rsid w:val="00812A4E"/>
    <w:rsid w:val="0081346E"/>
    <w:rsid w:val="0081417D"/>
    <w:rsid w:val="0081648A"/>
    <w:rsid w:val="0081658F"/>
    <w:rsid w:val="00820533"/>
    <w:rsid w:val="00821AF0"/>
    <w:rsid w:val="00824B22"/>
    <w:rsid w:val="00827F73"/>
    <w:rsid w:val="008311ED"/>
    <w:rsid w:val="00834537"/>
    <w:rsid w:val="00836777"/>
    <w:rsid w:val="00837D00"/>
    <w:rsid w:val="008438C9"/>
    <w:rsid w:val="00844FAC"/>
    <w:rsid w:val="00846655"/>
    <w:rsid w:val="008475E5"/>
    <w:rsid w:val="00850A61"/>
    <w:rsid w:val="00851910"/>
    <w:rsid w:val="00851E38"/>
    <w:rsid w:val="008524FF"/>
    <w:rsid w:val="00854A1B"/>
    <w:rsid w:val="00857566"/>
    <w:rsid w:val="008603AC"/>
    <w:rsid w:val="00860888"/>
    <w:rsid w:val="008612E1"/>
    <w:rsid w:val="008617AA"/>
    <w:rsid w:val="00864568"/>
    <w:rsid w:val="008672A2"/>
    <w:rsid w:val="008706C6"/>
    <w:rsid w:val="00871475"/>
    <w:rsid w:val="00871F31"/>
    <w:rsid w:val="008747CE"/>
    <w:rsid w:val="00874803"/>
    <w:rsid w:val="00875ECC"/>
    <w:rsid w:val="008774F8"/>
    <w:rsid w:val="008821BE"/>
    <w:rsid w:val="0088237D"/>
    <w:rsid w:val="008851BD"/>
    <w:rsid w:val="00885C3C"/>
    <w:rsid w:val="0088627D"/>
    <w:rsid w:val="008915DF"/>
    <w:rsid w:val="0089263F"/>
    <w:rsid w:val="0089404A"/>
    <w:rsid w:val="008A035E"/>
    <w:rsid w:val="008A45F8"/>
    <w:rsid w:val="008A4636"/>
    <w:rsid w:val="008A7C93"/>
    <w:rsid w:val="008B1678"/>
    <w:rsid w:val="008B4F37"/>
    <w:rsid w:val="008C260F"/>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E72"/>
    <w:rsid w:val="008E2621"/>
    <w:rsid w:val="008F0178"/>
    <w:rsid w:val="008F0E75"/>
    <w:rsid w:val="008F1112"/>
    <w:rsid w:val="008F4B0E"/>
    <w:rsid w:val="00903391"/>
    <w:rsid w:val="00904E66"/>
    <w:rsid w:val="0090716B"/>
    <w:rsid w:val="00907A9A"/>
    <w:rsid w:val="0091173E"/>
    <w:rsid w:val="00911DE2"/>
    <w:rsid w:val="00913696"/>
    <w:rsid w:val="009138AC"/>
    <w:rsid w:val="009138DB"/>
    <w:rsid w:val="009149EF"/>
    <w:rsid w:val="009158BD"/>
    <w:rsid w:val="00920197"/>
    <w:rsid w:val="00920A2A"/>
    <w:rsid w:val="00923F9B"/>
    <w:rsid w:val="00930960"/>
    <w:rsid w:val="009311A1"/>
    <w:rsid w:val="0093439E"/>
    <w:rsid w:val="009343AD"/>
    <w:rsid w:val="00934921"/>
    <w:rsid w:val="00934C34"/>
    <w:rsid w:val="00936F86"/>
    <w:rsid w:val="009373A2"/>
    <w:rsid w:val="00937E78"/>
    <w:rsid w:val="009406A7"/>
    <w:rsid w:val="00940984"/>
    <w:rsid w:val="00945AB2"/>
    <w:rsid w:val="00946107"/>
    <w:rsid w:val="00950189"/>
    <w:rsid w:val="00953234"/>
    <w:rsid w:val="00955211"/>
    <w:rsid w:val="00956450"/>
    <w:rsid w:val="0096061D"/>
    <w:rsid w:val="009611A5"/>
    <w:rsid w:val="0096156E"/>
    <w:rsid w:val="00962C83"/>
    <w:rsid w:val="00963223"/>
    <w:rsid w:val="0096508F"/>
    <w:rsid w:val="00966916"/>
    <w:rsid w:val="00966A94"/>
    <w:rsid w:val="00973410"/>
    <w:rsid w:val="00974B25"/>
    <w:rsid w:val="0097759A"/>
    <w:rsid w:val="0098310E"/>
    <w:rsid w:val="009839E2"/>
    <w:rsid w:val="00986774"/>
    <w:rsid w:val="00986B5A"/>
    <w:rsid w:val="00986D7B"/>
    <w:rsid w:val="009913EB"/>
    <w:rsid w:val="009928B6"/>
    <w:rsid w:val="00993688"/>
    <w:rsid w:val="009941DF"/>
    <w:rsid w:val="00995598"/>
    <w:rsid w:val="00995C05"/>
    <w:rsid w:val="009A0EE7"/>
    <w:rsid w:val="009A2E3A"/>
    <w:rsid w:val="009A3B8C"/>
    <w:rsid w:val="009A4137"/>
    <w:rsid w:val="009A5D4F"/>
    <w:rsid w:val="009A7183"/>
    <w:rsid w:val="009A7B81"/>
    <w:rsid w:val="009B080F"/>
    <w:rsid w:val="009B0B3E"/>
    <w:rsid w:val="009B1621"/>
    <w:rsid w:val="009B32B3"/>
    <w:rsid w:val="009B62DA"/>
    <w:rsid w:val="009B6BAE"/>
    <w:rsid w:val="009B74D6"/>
    <w:rsid w:val="009B79DF"/>
    <w:rsid w:val="009C4318"/>
    <w:rsid w:val="009C567B"/>
    <w:rsid w:val="009C6251"/>
    <w:rsid w:val="009C62C3"/>
    <w:rsid w:val="009C6838"/>
    <w:rsid w:val="009C7F6F"/>
    <w:rsid w:val="009D0C4D"/>
    <w:rsid w:val="009D6BAC"/>
    <w:rsid w:val="009E3E13"/>
    <w:rsid w:val="009E4044"/>
    <w:rsid w:val="009E5280"/>
    <w:rsid w:val="009E6937"/>
    <w:rsid w:val="009F03EE"/>
    <w:rsid w:val="009F0941"/>
    <w:rsid w:val="009F1711"/>
    <w:rsid w:val="00A0108D"/>
    <w:rsid w:val="00A02623"/>
    <w:rsid w:val="00A04AED"/>
    <w:rsid w:val="00A057E3"/>
    <w:rsid w:val="00A05DD3"/>
    <w:rsid w:val="00A121EF"/>
    <w:rsid w:val="00A1232A"/>
    <w:rsid w:val="00A14AD4"/>
    <w:rsid w:val="00A154C4"/>
    <w:rsid w:val="00A1610D"/>
    <w:rsid w:val="00A17F79"/>
    <w:rsid w:val="00A245A0"/>
    <w:rsid w:val="00A32A9D"/>
    <w:rsid w:val="00A32D61"/>
    <w:rsid w:val="00A342DD"/>
    <w:rsid w:val="00A34E47"/>
    <w:rsid w:val="00A41334"/>
    <w:rsid w:val="00A43F4E"/>
    <w:rsid w:val="00A45AFE"/>
    <w:rsid w:val="00A45BBF"/>
    <w:rsid w:val="00A46579"/>
    <w:rsid w:val="00A61355"/>
    <w:rsid w:val="00A61FE8"/>
    <w:rsid w:val="00A6587C"/>
    <w:rsid w:val="00A67570"/>
    <w:rsid w:val="00A67A86"/>
    <w:rsid w:val="00A72181"/>
    <w:rsid w:val="00A742A3"/>
    <w:rsid w:val="00A74309"/>
    <w:rsid w:val="00A80E28"/>
    <w:rsid w:val="00A81A71"/>
    <w:rsid w:val="00A821B1"/>
    <w:rsid w:val="00A860A2"/>
    <w:rsid w:val="00A86D00"/>
    <w:rsid w:val="00A86FCB"/>
    <w:rsid w:val="00A87437"/>
    <w:rsid w:val="00A87456"/>
    <w:rsid w:val="00A90F7A"/>
    <w:rsid w:val="00A91082"/>
    <w:rsid w:val="00A91FAA"/>
    <w:rsid w:val="00A94EA6"/>
    <w:rsid w:val="00A96173"/>
    <w:rsid w:val="00AA1388"/>
    <w:rsid w:val="00AA14DA"/>
    <w:rsid w:val="00AA24DE"/>
    <w:rsid w:val="00AA4FBF"/>
    <w:rsid w:val="00AA5F20"/>
    <w:rsid w:val="00AB2285"/>
    <w:rsid w:val="00AB4CD4"/>
    <w:rsid w:val="00AB59D3"/>
    <w:rsid w:val="00AC11F0"/>
    <w:rsid w:val="00AC4CA6"/>
    <w:rsid w:val="00AC6B5C"/>
    <w:rsid w:val="00AC7F8B"/>
    <w:rsid w:val="00AD2E56"/>
    <w:rsid w:val="00AD391D"/>
    <w:rsid w:val="00AD4628"/>
    <w:rsid w:val="00AD5E8E"/>
    <w:rsid w:val="00AD6E38"/>
    <w:rsid w:val="00AE0EDD"/>
    <w:rsid w:val="00AE2A70"/>
    <w:rsid w:val="00AE39AD"/>
    <w:rsid w:val="00AE4FD2"/>
    <w:rsid w:val="00AE53A7"/>
    <w:rsid w:val="00AE6564"/>
    <w:rsid w:val="00AE6FDB"/>
    <w:rsid w:val="00AE780F"/>
    <w:rsid w:val="00AF38BC"/>
    <w:rsid w:val="00AF5A1A"/>
    <w:rsid w:val="00AF5B14"/>
    <w:rsid w:val="00AF5C1B"/>
    <w:rsid w:val="00AF6063"/>
    <w:rsid w:val="00AF6AFB"/>
    <w:rsid w:val="00B003E7"/>
    <w:rsid w:val="00B01F3B"/>
    <w:rsid w:val="00B03A73"/>
    <w:rsid w:val="00B04262"/>
    <w:rsid w:val="00B045A1"/>
    <w:rsid w:val="00B05971"/>
    <w:rsid w:val="00B05D7D"/>
    <w:rsid w:val="00B06346"/>
    <w:rsid w:val="00B0681D"/>
    <w:rsid w:val="00B07C9E"/>
    <w:rsid w:val="00B07E57"/>
    <w:rsid w:val="00B105ED"/>
    <w:rsid w:val="00B10ADE"/>
    <w:rsid w:val="00B10C9A"/>
    <w:rsid w:val="00B11AC7"/>
    <w:rsid w:val="00B12850"/>
    <w:rsid w:val="00B142A7"/>
    <w:rsid w:val="00B16081"/>
    <w:rsid w:val="00B21112"/>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920"/>
    <w:rsid w:val="00B47E9D"/>
    <w:rsid w:val="00B51785"/>
    <w:rsid w:val="00B51BCE"/>
    <w:rsid w:val="00B54FEA"/>
    <w:rsid w:val="00B5742F"/>
    <w:rsid w:val="00B608D2"/>
    <w:rsid w:val="00B60B6E"/>
    <w:rsid w:val="00B61FD0"/>
    <w:rsid w:val="00B64B68"/>
    <w:rsid w:val="00B670C6"/>
    <w:rsid w:val="00B7296C"/>
    <w:rsid w:val="00B729E3"/>
    <w:rsid w:val="00B7324A"/>
    <w:rsid w:val="00B74F34"/>
    <w:rsid w:val="00B757D8"/>
    <w:rsid w:val="00B8171F"/>
    <w:rsid w:val="00B81776"/>
    <w:rsid w:val="00B836C1"/>
    <w:rsid w:val="00B85458"/>
    <w:rsid w:val="00B85B41"/>
    <w:rsid w:val="00B905B2"/>
    <w:rsid w:val="00B9313E"/>
    <w:rsid w:val="00B94164"/>
    <w:rsid w:val="00B9436B"/>
    <w:rsid w:val="00B94C55"/>
    <w:rsid w:val="00BA1B09"/>
    <w:rsid w:val="00BA1CFF"/>
    <w:rsid w:val="00BA2A67"/>
    <w:rsid w:val="00BA4053"/>
    <w:rsid w:val="00BA5C06"/>
    <w:rsid w:val="00BA7176"/>
    <w:rsid w:val="00BB07C0"/>
    <w:rsid w:val="00BB15AB"/>
    <w:rsid w:val="00BB47FF"/>
    <w:rsid w:val="00BB521B"/>
    <w:rsid w:val="00BB5688"/>
    <w:rsid w:val="00BB5AD7"/>
    <w:rsid w:val="00BB6D83"/>
    <w:rsid w:val="00BC12C5"/>
    <w:rsid w:val="00BC1EB4"/>
    <w:rsid w:val="00BC2076"/>
    <w:rsid w:val="00BC3296"/>
    <w:rsid w:val="00BC3C1B"/>
    <w:rsid w:val="00BC68A3"/>
    <w:rsid w:val="00BD410C"/>
    <w:rsid w:val="00BD52A0"/>
    <w:rsid w:val="00BD5C57"/>
    <w:rsid w:val="00BD5EDC"/>
    <w:rsid w:val="00BD64E4"/>
    <w:rsid w:val="00BD6776"/>
    <w:rsid w:val="00BD7031"/>
    <w:rsid w:val="00BD735D"/>
    <w:rsid w:val="00BD73DE"/>
    <w:rsid w:val="00BE0AD7"/>
    <w:rsid w:val="00BE0D5D"/>
    <w:rsid w:val="00BE47B4"/>
    <w:rsid w:val="00BE4FA9"/>
    <w:rsid w:val="00BE6343"/>
    <w:rsid w:val="00BE6414"/>
    <w:rsid w:val="00BE6DF5"/>
    <w:rsid w:val="00BE7B42"/>
    <w:rsid w:val="00BF39F5"/>
    <w:rsid w:val="00BF63AC"/>
    <w:rsid w:val="00BF6E22"/>
    <w:rsid w:val="00C00C77"/>
    <w:rsid w:val="00C0221A"/>
    <w:rsid w:val="00C03535"/>
    <w:rsid w:val="00C03BA6"/>
    <w:rsid w:val="00C056B4"/>
    <w:rsid w:val="00C0605A"/>
    <w:rsid w:val="00C077C3"/>
    <w:rsid w:val="00C07B72"/>
    <w:rsid w:val="00C07F68"/>
    <w:rsid w:val="00C128C8"/>
    <w:rsid w:val="00C145CA"/>
    <w:rsid w:val="00C20806"/>
    <w:rsid w:val="00C21011"/>
    <w:rsid w:val="00C21199"/>
    <w:rsid w:val="00C24BA6"/>
    <w:rsid w:val="00C2689B"/>
    <w:rsid w:val="00C34010"/>
    <w:rsid w:val="00C34F21"/>
    <w:rsid w:val="00C359E8"/>
    <w:rsid w:val="00C36DAC"/>
    <w:rsid w:val="00C413BE"/>
    <w:rsid w:val="00C424A0"/>
    <w:rsid w:val="00C44707"/>
    <w:rsid w:val="00C44B2C"/>
    <w:rsid w:val="00C45039"/>
    <w:rsid w:val="00C45304"/>
    <w:rsid w:val="00C46555"/>
    <w:rsid w:val="00C5143D"/>
    <w:rsid w:val="00C52D46"/>
    <w:rsid w:val="00C54B88"/>
    <w:rsid w:val="00C54BFE"/>
    <w:rsid w:val="00C568E4"/>
    <w:rsid w:val="00C56A20"/>
    <w:rsid w:val="00C626EC"/>
    <w:rsid w:val="00C63411"/>
    <w:rsid w:val="00C63893"/>
    <w:rsid w:val="00C644B3"/>
    <w:rsid w:val="00C65EEF"/>
    <w:rsid w:val="00C669BF"/>
    <w:rsid w:val="00C670EA"/>
    <w:rsid w:val="00C70266"/>
    <w:rsid w:val="00C723C2"/>
    <w:rsid w:val="00C72563"/>
    <w:rsid w:val="00C72E45"/>
    <w:rsid w:val="00C73942"/>
    <w:rsid w:val="00C75780"/>
    <w:rsid w:val="00C7588F"/>
    <w:rsid w:val="00C80BB0"/>
    <w:rsid w:val="00C81677"/>
    <w:rsid w:val="00C81CC8"/>
    <w:rsid w:val="00C81E5C"/>
    <w:rsid w:val="00C87686"/>
    <w:rsid w:val="00C96E1E"/>
    <w:rsid w:val="00C975D0"/>
    <w:rsid w:val="00CA0A34"/>
    <w:rsid w:val="00CA1D13"/>
    <w:rsid w:val="00CA2182"/>
    <w:rsid w:val="00CA4ACE"/>
    <w:rsid w:val="00CA4BFB"/>
    <w:rsid w:val="00CA4DB1"/>
    <w:rsid w:val="00CB0EAE"/>
    <w:rsid w:val="00CB536B"/>
    <w:rsid w:val="00CB7C81"/>
    <w:rsid w:val="00CC0C7D"/>
    <w:rsid w:val="00CC4A4A"/>
    <w:rsid w:val="00CD0E56"/>
    <w:rsid w:val="00CD39ED"/>
    <w:rsid w:val="00CD4CB0"/>
    <w:rsid w:val="00CD548A"/>
    <w:rsid w:val="00CD65DB"/>
    <w:rsid w:val="00CD6C35"/>
    <w:rsid w:val="00CD785F"/>
    <w:rsid w:val="00CD7B05"/>
    <w:rsid w:val="00CE1F5F"/>
    <w:rsid w:val="00CE5C22"/>
    <w:rsid w:val="00CE5E1D"/>
    <w:rsid w:val="00CF2056"/>
    <w:rsid w:val="00CF2ECE"/>
    <w:rsid w:val="00CF41AB"/>
    <w:rsid w:val="00CF5BD0"/>
    <w:rsid w:val="00CF6226"/>
    <w:rsid w:val="00CF7EEC"/>
    <w:rsid w:val="00D00B54"/>
    <w:rsid w:val="00D010F7"/>
    <w:rsid w:val="00D03B0A"/>
    <w:rsid w:val="00D1118B"/>
    <w:rsid w:val="00D11B4D"/>
    <w:rsid w:val="00D16FF2"/>
    <w:rsid w:val="00D17DD4"/>
    <w:rsid w:val="00D2135F"/>
    <w:rsid w:val="00D21B7C"/>
    <w:rsid w:val="00D23A0C"/>
    <w:rsid w:val="00D24AD5"/>
    <w:rsid w:val="00D24E6C"/>
    <w:rsid w:val="00D30ED6"/>
    <w:rsid w:val="00D314F6"/>
    <w:rsid w:val="00D3399F"/>
    <w:rsid w:val="00D34517"/>
    <w:rsid w:val="00D365AA"/>
    <w:rsid w:val="00D37D28"/>
    <w:rsid w:val="00D37F3B"/>
    <w:rsid w:val="00D4055E"/>
    <w:rsid w:val="00D50AD4"/>
    <w:rsid w:val="00D56A8D"/>
    <w:rsid w:val="00D56B6F"/>
    <w:rsid w:val="00D56C22"/>
    <w:rsid w:val="00D57A4B"/>
    <w:rsid w:val="00D6018A"/>
    <w:rsid w:val="00D6018C"/>
    <w:rsid w:val="00D647FD"/>
    <w:rsid w:val="00D674DD"/>
    <w:rsid w:val="00D71E54"/>
    <w:rsid w:val="00D72706"/>
    <w:rsid w:val="00D73425"/>
    <w:rsid w:val="00D7480C"/>
    <w:rsid w:val="00D7517D"/>
    <w:rsid w:val="00D77CAD"/>
    <w:rsid w:val="00D77D4C"/>
    <w:rsid w:val="00D81F26"/>
    <w:rsid w:val="00D832EE"/>
    <w:rsid w:val="00D84034"/>
    <w:rsid w:val="00D84E27"/>
    <w:rsid w:val="00D87C0B"/>
    <w:rsid w:val="00D92045"/>
    <w:rsid w:val="00D94C76"/>
    <w:rsid w:val="00DA0CFD"/>
    <w:rsid w:val="00DA0EF0"/>
    <w:rsid w:val="00DA25F5"/>
    <w:rsid w:val="00DA287F"/>
    <w:rsid w:val="00DA3B50"/>
    <w:rsid w:val="00DA560C"/>
    <w:rsid w:val="00DA6D60"/>
    <w:rsid w:val="00DB1A97"/>
    <w:rsid w:val="00DB6359"/>
    <w:rsid w:val="00DB6BC5"/>
    <w:rsid w:val="00DB6FD7"/>
    <w:rsid w:val="00DB7915"/>
    <w:rsid w:val="00DC0855"/>
    <w:rsid w:val="00DC200D"/>
    <w:rsid w:val="00DC4956"/>
    <w:rsid w:val="00DC4BE9"/>
    <w:rsid w:val="00DC51DC"/>
    <w:rsid w:val="00DC7F19"/>
    <w:rsid w:val="00DD7BB9"/>
    <w:rsid w:val="00DE0944"/>
    <w:rsid w:val="00DE203B"/>
    <w:rsid w:val="00DE398B"/>
    <w:rsid w:val="00DE507B"/>
    <w:rsid w:val="00DE6F20"/>
    <w:rsid w:val="00DE7850"/>
    <w:rsid w:val="00DF05C6"/>
    <w:rsid w:val="00DF2C37"/>
    <w:rsid w:val="00DF4021"/>
    <w:rsid w:val="00DF5007"/>
    <w:rsid w:val="00DF7D66"/>
    <w:rsid w:val="00E00ADA"/>
    <w:rsid w:val="00E00C63"/>
    <w:rsid w:val="00E01CC7"/>
    <w:rsid w:val="00E0269B"/>
    <w:rsid w:val="00E02882"/>
    <w:rsid w:val="00E03064"/>
    <w:rsid w:val="00E03153"/>
    <w:rsid w:val="00E06CB5"/>
    <w:rsid w:val="00E0707E"/>
    <w:rsid w:val="00E11585"/>
    <w:rsid w:val="00E139F0"/>
    <w:rsid w:val="00E16CA1"/>
    <w:rsid w:val="00E22CA4"/>
    <w:rsid w:val="00E2547E"/>
    <w:rsid w:val="00E257EF"/>
    <w:rsid w:val="00E25BDB"/>
    <w:rsid w:val="00E2609E"/>
    <w:rsid w:val="00E268C5"/>
    <w:rsid w:val="00E26B5F"/>
    <w:rsid w:val="00E3532A"/>
    <w:rsid w:val="00E37F7E"/>
    <w:rsid w:val="00E4137D"/>
    <w:rsid w:val="00E43206"/>
    <w:rsid w:val="00E441C1"/>
    <w:rsid w:val="00E446AE"/>
    <w:rsid w:val="00E4479F"/>
    <w:rsid w:val="00E5109C"/>
    <w:rsid w:val="00E53B82"/>
    <w:rsid w:val="00E5562D"/>
    <w:rsid w:val="00E5614D"/>
    <w:rsid w:val="00E601BC"/>
    <w:rsid w:val="00E627AC"/>
    <w:rsid w:val="00E64DA8"/>
    <w:rsid w:val="00E65F2F"/>
    <w:rsid w:val="00E70775"/>
    <w:rsid w:val="00E711CB"/>
    <w:rsid w:val="00E73DEB"/>
    <w:rsid w:val="00E749AD"/>
    <w:rsid w:val="00E77E6B"/>
    <w:rsid w:val="00E82675"/>
    <w:rsid w:val="00E83B88"/>
    <w:rsid w:val="00E8632C"/>
    <w:rsid w:val="00E86E6E"/>
    <w:rsid w:val="00E87B28"/>
    <w:rsid w:val="00E910E2"/>
    <w:rsid w:val="00E926CE"/>
    <w:rsid w:val="00E954DB"/>
    <w:rsid w:val="00E95656"/>
    <w:rsid w:val="00EA0888"/>
    <w:rsid w:val="00EA12C2"/>
    <w:rsid w:val="00EA4183"/>
    <w:rsid w:val="00EA5C96"/>
    <w:rsid w:val="00EA6373"/>
    <w:rsid w:val="00EA6784"/>
    <w:rsid w:val="00EA695E"/>
    <w:rsid w:val="00EB1F1C"/>
    <w:rsid w:val="00EB4180"/>
    <w:rsid w:val="00EC0B59"/>
    <w:rsid w:val="00EC5D4F"/>
    <w:rsid w:val="00EC6237"/>
    <w:rsid w:val="00EC6734"/>
    <w:rsid w:val="00EC7694"/>
    <w:rsid w:val="00ED09F8"/>
    <w:rsid w:val="00ED1E39"/>
    <w:rsid w:val="00ED378B"/>
    <w:rsid w:val="00ED5E58"/>
    <w:rsid w:val="00EE5BD4"/>
    <w:rsid w:val="00EE62F8"/>
    <w:rsid w:val="00EF18A7"/>
    <w:rsid w:val="00EF77FE"/>
    <w:rsid w:val="00EF7930"/>
    <w:rsid w:val="00F00FAD"/>
    <w:rsid w:val="00F014D7"/>
    <w:rsid w:val="00F01F4E"/>
    <w:rsid w:val="00F03CAC"/>
    <w:rsid w:val="00F03EBE"/>
    <w:rsid w:val="00F04692"/>
    <w:rsid w:val="00F07DFD"/>
    <w:rsid w:val="00F12AC9"/>
    <w:rsid w:val="00F13C35"/>
    <w:rsid w:val="00F14B79"/>
    <w:rsid w:val="00F16F93"/>
    <w:rsid w:val="00F20260"/>
    <w:rsid w:val="00F26D43"/>
    <w:rsid w:val="00F27B1E"/>
    <w:rsid w:val="00F330AE"/>
    <w:rsid w:val="00F33821"/>
    <w:rsid w:val="00F33CB6"/>
    <w:rsid w:val="00F3406B"/>
    <w:rsid w:val="00F401EE"/>
    <w:rsid w:val="00F404F1"/>
    <w:rsid w:val="00F42680"/>
    <w:rsid w:val="00F44EDE"/>
    <w:rsid w:val="00F451A8"/>
    <w:rsid w:val="00F470A1"/>
    <w:rsid w:val="00F4780C"/>
    <w:rsid w:val="00F47E26"/>
    <w:rsid w:val="00F51B00"/>
    <w:rsid w:val="00F55574"/>
    <w:rsid w:val="00F60203"/>
    <w:rsid w:val="00F603A8"/>
    <w:rsid w:val="00F61D09"/>
    <w:rsid w:val="00F64B8F"/>
    <w:rsid w:val="00F65E75"/>
    <w:rsid w:val="00F7219A"/>
    <w:rsid w:val="00F73A73"/>
    <w:rsid w:val="00F749F5"/>
    <w:rsid w:val="00F76BFD"/>
    <w:rsid w:val="00F808A4"/>
    <w:rsid w:val="00F8631F"/>
    <w:rsid w:val="00F86B87"/>
    <w:rsid w:val="00F90808"/>
    <w:rsid w:val="00F920D1"/>
    <w:rsid w:val="00F9214D"/>
    <w:rsid w:val="00F942CB"/>
    <w:rsid w:val="00F94BCD"/>
    <w:rsid w:val="00F96072"/>
    <w:rsid w:val="00F962D6"/>
    <w:rsid w:val="00FA1207"/>
    <w:rsid w:val="00FA4B49"/>
    <w:rsid w:val="00FA6556"/>
    <w:rsid w:val="00FB041E"/>
    <w:rsid w:val="00FB193A"/>
    <w:rsid w:val="00FB5BDE"/>
    <w:rsid w:val="00FB5D47"/>
    <w:rsid w:val="00FB6814"/>
    <w:rsid w:val="00FB735E"/>
    <w:rsid w:val="00FB771F"/>
    <w:rsid w:val="00FC0422"/>
    <w:rsid w:val="00FC0BB8"/>
    <w:rsid w:val="00FC140D"/>
    <w:rsid w:val="00FC4A8E"/>
    <w:rsid w:val="00FC636A"/>
    <w:rsid w:val="00FC7E3F"/>
    <w:rsid w:val="00FD1ECC"/>
    <w:rsid w:val="00FD2749"/>
    <w:rsid w:val="00FD69F5"/>
    <w:rsid w:val="00FD6C35"/>
    <w:rsid w:val="00FD769F"/>
    <w:rsid w:val="00FD7722"/>
    <w:rsid w:val="00FE0282"/>
    <w:rsid w:val="00FE35B0"/>
    <w:rsid w:val="00FE534C"/>
    <w:rsid w:val="00FF0A02"/>
    <w:rsid w:val="00FF254B"/>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4.wmf"/><Relationship Id="rId138" Type="http://schemas.openxmlformats.org/officeDocument/2006/relationships/oleObject" Target="embeddings/oleObject62.bin"/><Relationship Id="rId159" Type="http://schemas.openxmlformats.org/officeDocument/2006/relationships/image" Target="media/image72.png"/><Relationship Id="rId170" Type="http://schemas.openxmlformats.org/officeDocument/2006/relationships/image" Target="media/image78.wmf"/><Relationship Id="rId191" Type="http://schemas.openxmlformats.org/officeDocument/2006/relationships/oleObject" Target="embeddings/oleObject85.bin"/><Relationship Id="rId205" Type="http://schemas.openxmlformats.org/officeDocument/2006/relationships/oleObject" Target="embeddings/oleObject93.bin"/><Relationship Id="rId226" Type="http://schemas.openxmlformats.org/officeDocument/2006/relationships/image" Target="media/image105.png"/><Relationship Id="rId107" Type="http://schemas.openxmlformats.org/officeDocument/2006/relationships/image" Target="media/image44.wmf"/><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9.wmf"/><Relationship Id="rId128" Type="http://schemas.openxmlformats.org/officeDocument/2006/relationships/image" Target="media/image54.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3.wmf"/><Relationship Id="rId181" Type="http://schemas.openxmlformats.org/officeDocument/2006/relationships/image" Target="media/image84.wmf"/><Relationship Id="rId216" Type="http://schemas.openxmlformats.org/officeDocument/2006/relationships/image" Target="media/image100.wmf"/><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image" Target="media/image49.wmf"/><Relationship Id="rId139" Type="http://schemas.openxmlformats.org/officeDocument/2006/relationships/image" Target="media/image59.wmf"/><Relationship Id="rId80" Type="http://schemas.openxmlformats.org/officeDocument/2006/relationships/image" Target="media/image32.wmf"/><Relationship Id="rId85" Type="http://schemas.openxmlformats.org/officeDocument/2006/relationships/oleObject" Target="embeddings/oleObject33.bin"/><Relationship Id="rId150" Type="http://schemas.openxmlformats.org/officeDocument/2006/relationships/image" Target="media/image66.png"/><Relationship Id="rId155" Type="http://schemas.openxmlformats.org/officeDocument/2006/relationships/image" Target="media/image70.wmf"/><Relationship Id="rId171" Type="http://schemas.openxmlformats.org/officeDocument/2006/relationships/oleObject" Target="embeddings/oleObject75.bin"/><Relationship Id="rId176" Type="http://schemas.openxmlformats.org/officeDocument/2006/relationships/image" Target="media/image81.wmf"/><Relationship Id="rId192" Type="http://schemas.openxmlformats.org/officeDocument/2006/relationships/oleObject" Target="embeddings/oleObject86.bin"/><Relationship Id="rId197" Type="http://schemas.openxmlformats.org/officeDocument/2006/relationships/oleObject" Target="embeddings/oleObject89.bin"/><Relationship Id="rId206" Type="http://schemas.openxmlformats.org/officeDocument/2006/relationships/image" Target="media/image95.wmf"/><Relationship Id="rId227" Type="http://schemas.openxmlformats.org/officeDocument/2006/relationships/hyperlink" Target="http://frama-c.com/acsl.html" TargetMode="External"/><Relationship Id="rId201" Type="http://schemas.openxmlformats.org/officeDocument/2006/relationships/oleObject" Target="embeddings/oleObject91.bin"/><Relationship Id="rId222" Type="http://schemas.openxmlformats.org/officeDocument/2006/relationships/oleObject" Target="embeddings/oleObject102.bin"/><Relationship Id="rId12" Type="http://schemas.openxmlformats.org/officeDocument/2006/relationships/footer" Target="footer1.xml"/><Relationship Id="rId17" Type="http://schemas.openxmlformats.org/officeDocument/2006/relationships/header" Target="header2.xml"/><Relationship Id="rId33" Type="http://schemas.openxmlformats.org/officeDocument/2006/relationships/oleObject" Target="embeddings/oleObject7.bin"/><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3.bin"/><Relationship Id="rId108" Type="http://schemas.openxmlformats.org/officeDocument/2006/relationships/oleObject" Target="embeddings/oleObject46.bin"/><Relationship Id="rId124" Type="http://schemas.openxmlformats.org/officeDocument/2006/relationships/image" Target="media/image52.wmf"/><Relationship Id="rId129" Type="http://schemas.openxmlformats.org/officeDocument/2006/relationships/oleObject" Target="embeddings/oleObject57.bin"/><Relationship Id="rId54" Type="http://schemas.openxmlformats.org/officeDocument/2006/relationships/image" Target="media/image19.wmf"/><Relationship Id="rId70" Type="http://schemas.openxmlformats.org/officeDocument/2006/relationships/image" Target="media/image27.wmf"/><Relationship Id="rId75" Type="http://schemas.openxmlformats.org/officeDocument/2006/relationships/oleObject" Target="embeddings/oleObject28.bin"/><Relationship Id="rId91" Type="http://schemas.openxmlformats.org/officeDocument/2006/relationships/oleObject" Target="embeddings/oleObject37.bin"/><Relationship Id="rId96" Type="http://schemas.openxmlformats.org/officeDocument/2006/relationships/image" Target="media/image39.wmf"/><Relationship Id="rId140" Type="http://schemas.openxmlformats.org/officeDocument/2006/relationships/oleObject" Target="embeddings/oleObject63.bin"/><Relationship Id="rId145" Type="http://schemas.openxmlformats.org/officeDocument/2006/relationships/oleObject" Target="embeddings/oleObject64.bin"/><Relationship Id="rId161" Type="http://schemas.openxmlformats.org/officeDocument/2006/relationships/oleObject" Target="embeddings/oleObject70.bin"/><Relationship Id="rId166" Type="http://schemas.openxmlformats.org/officeDocument/2006/relationships/image" Target="media/image76.wmf"/><Relationship Id="rId182" Type="http://schemas.openxmlformats.org/officeDocument/2006/relationships/oleObject" Target="embeddings/oleObject80.bin"/><Relationship Id="rId187" Type="http://schemas.openxmlformats.org/officeDocument/2006/relationships/image" Target="media/image87.wmf"/><Relationship Id="rId217" Type="http://schemas.openxmlformats.org/officeDocument/2006/relationships/oleObject" Target="embeddings/oleObject99.bin"/><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image" Target="media/image98.wmf"/><Relationship Id="rId233" Type="http://schemas.openxmlformats.org/officeDocument/2006/relationships/hyperlink" Target="http://www.cs.berkeley.edu/~necula/cil/CIL.pdf" TargetMode="Externa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7.wmf"/><Relationship Id="rId119" Type="http://schemas.openxmlformats.org/officeDocument/2006/relationships/oleObject" Target="embeddings/oleObject52.bin"/><Relationship Id="rId44" Type="http://schemas.openxmlformats.org/officeDocument/2006/relationships/oleObject" Target="embeddings/oleObject13.bin"/><Relationship Id="rId60" Type="http://schemas.openxmlformats.org/officeDocument/2006/relationships/image" Target="media/image22.wmf"/><Relationship Id="rId65" Type="http://schemas.openxmlformats.org/officeDocument/2006/relationships/oleObject" Target="embeddings/oleObject23.bin"/><Relationship Id="rId81" Type="http://schemas.openxmlformats.org/officeDocument/2006/relationships/oleObject" Target="embeddings/oleObject31.bin"/><Relationship Id="rId86" Type="http://schemas.openxmlformats.org/officeDocument/2006/relationships/image" Target="media/image35.wmf"/><Relationship Id="rId130" Type="http://schemas.openxmlformats.org/officeDocument/2006/relationships/image" Target="media/image55.wmf"/><Relationship Id="rId135" Type="http://schemas.openxmlformats.org/officeDocument/2006/relationships/image" Target="media/image57.wmf"/><Relationship Id="rId151" Type="http://schemas.openxmlformats.org/officeDocument/2006/relationships/image" Target="media/image67.png"/><Relationship Id="rId156" Type="http://schemas.openxmlformats.org/officeDocument/2006/relationships/oleObject" Target="embeddings/oleObject68.bin"/><Relationship Id="rId177" Type="http://schemas.openxmlformats.org/officeDocument/2006/relationships/oleObject" Target="embeddings/oleObject78.bin"/><Relationship Id="rId198" Type="http://schemas.openxmlformats.org/officeDocument/2006/relationships/image" Target="media/image91.wmf"/><Relationship Id="rId172" Type="http://schemas.openxmlformats.org/officeDocument/2006/relationships/image" Target="media/image79.wmf"/><Relationship Id="rId193" Type="http://schemas.openxmlformats.org/officeDocument/2006/relationships/image" Target="media/image89.wmf"/><Relationship Id="rId202" Type="http://schemas.openxmlformats.org/officeDocument/2006/relationships/image" Target="media/image93.wmf"/><Relationship Id="rId207" Type="http://schemas.openxmlformats.org/officeDocument/2006/relationships/oleObject" Target="embeddings/oleObject94.bin"/><Relationship Id="rId223" Type="http://schemas.openxmlformats.org/officeDocument/2006/relationships/image" Target="media/image103.wmf"/><Relationship Id="rId228" Type="http://schemas.openxmlformats.org/officeDocument/2006/relationships/image" Target="media/image106.png"/><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image" Target="media/image45.wmf"/><Relationship Id="rId34" Type="http://schemas.openxmlformats.org/officeDocument/2006/relationships/image" Target="media/image9.wmf"/><Relationship Id="rId50" Type="http://schemas.openxmlformats.org/officeDocument/2006/relationships/image" Target="media/image17.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04" Type="http://schemas.openxmlformats.org/officeDocument/2006/relationships/image" Target="media/image43.wmf"/><Relationship Id="rId120" Type="http://schemas.openxmlformats.org/officeDocument/2006/relationships/image" Target="media/image50.wmf"/><Relationship Id="rId125" Type="http://schemas.openxmlformats.org/officeDocument/2006/relationships/oleObject" Target="embeddings/oleObject55.bin"/><Relationship Id="rId141" Type="http://schemas.openxmlformats.org/officeDocument/2006/relationships/image" Target="media/image60.png"/><Relationship Id="rId146" Type="http://schemas.openxmlformats.org/officeDocument/2006/relationships/image" Target="media/image64.wmf"/><Relationship Id="rId167" Type="http://schemas.openxmlformats.org/officeDocument/2006/relationships/oleObject" Target="embeddings/oleObject73.bin"/><Relationship Id="rId188" Type="http://schemas.openxmlformats.org/officeDocument/2006/relationships/oleObject" Target="embeddings/oleObject83.bin"/><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37.wmf"/><Relationship Id="rId162" Type="http://schemas.openxmlformats.org/officeDocument/2006/relationships/image" Target="media/image74.wmf"/><Relationship Id="rId183" Type="http://schemas.openxmlformats.org/officeDocument/2006/relationships/image" Target="media/image85.wmf"/><Relationship Id="rId213" Type="http://schemas.openxmlformats.org/officeDocument/2006/relationships/oleObject" Target="embeddings/oleObject97.bin"/><Relationship Id="rId218" Type="http://schemas.openxmlformats.org/officeDocument/2006/relationships/image" Target="media/image101.wmf"/><Relationship Id="rId234" Type="http://schemas.openxmlformats.org/officeDocument/2006/relationships/footer" Target="footer5.xml"/><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image" Target="media/image82.png"/><Relationship Id="rId61" Type="http://schemas.openxmlformats.org/officeDocument/2006/relationships/oleObject" Target="embeddings/oleObject21.bin"/><Relationship Id="rId82" Type="http://schemas.openxmlformats.org/officeDocument/2006/relationships/image" Target="media/image33.wmf"/><Relationship Id="rId152" Type="http://schemas.openxmlformats.org/officeDocument/2006/relationships/image" Target="media/image68.png"/><Relationship Id="rId173" Type="http://schemas.openxmlformats.org/officeDocument/2006/relationships/oleObject" Target="embeddings/oleObject76.bin"/><Relationship Id="rId194" Type="http://schemas.openxmlformats.org/officeDocument/2006/relationships/oleObject" Target="embeddings/oleObject87.bin"/><Relationship Id="rId199" Type="http://schemas.openxmlformats.org/officeDocument/2006/relationships/oleObject" Target="embeddings/oleObject90.bin"/><Relationship Id="rId203" Type="http://schemas.openxmlformats.org/officeDocument/2006/relationships/oleObject" Target="embeddings/oleObject92.bin"/><Relationship Id="rId208" Type="http://schemas.openxmlformats.org/officeDocument/2006/relationships/image" Target="media/image96.wmf"/><Relationship Id="rId229" Type="http://schemas.openxmlformats.org/officeDocument/2006/relationships/image" Target="media/image107.png"/><Relationship Id="rId19" Type="http://schemas.openxmlformats.org/officeDocument/2006/relationships/hyperlink" Target="http://nvd.nist.gov/" TargetMode="External"/><Relationship Id="rId224" Type="http://schemas.openxmlformats.org/officeDocument/2006/relationships/oleObject" Target="embeddings/oleObject103.bin"/><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oleObject" Target="embeddings/oleObject65.bin"/><Relationship Id="rId168" Type="http://schemas.openxmlformats.org/officeDocument/2006/relationships/image" Target="media/image77.wmf"/><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image" Target="media/image61.png"/><Relationship Id="rId163" Type="http://schemas.openxmlformats.org/officeDocument/2006/relationships/oleObject" Target="embeddings/oleObject71.bin"/><Relationship Id="rId184" Type="http://schemas.openxmlformats.org/officeDocument/2006/relationships/oleObject" Target="embeddings/oleObject81.bin"/><Relationship Id="rId189" Type="http://schemas.openxmlformats.org/officeDocument/2006/relationships/image" Target="media/image88.wmf"/><Relationship Id="rId219" Type="http://schemas.openxmlformats.org/officeDocument/2006/relationships/oleObject" Target="embeddings/oleObject100.bin"/><Relationship Id="rId3" Type="http://schemas.microsoft.com/office/2007/relationships/stylesWithEffects" Target="stylesWithEffects.xml"/><Relationship Id="rId214" Type="http://schemas.openxmlformats.org/officeDocument/2006/relationships/image" Target="media/image99.wmf"/><Relationship Id="rId230" Type="http://schemas.openxmlformats.org/officeDocument/2006/relationships/hyperlink" Target="http://alt-ergo.lri.fr/" TargetMode="External"/><Relationship Id="rId235" Type="http://schemas.openxmlformats.org/officeDocument/2006/relationships/fontTable" Target="fontTable.xml"/><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48.wmf"/><Relationship Id="rId137" Type="http://schemas.openxmlformats.org/officeDocument/2006/relationships/image" Target="media/image58.wmf"/><Relationship Id="rId158" Type="http://schemas.openxmlformats.org/officeDocument/2006/relationships/oleObject" Target="embeddings/oleObject69.bin"/><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46.wmf"/><Relationship Id="rId132" Type="http://schemas.openxmlformats.org/officeDocument/2006/relationships/oleObject" Target="embeddings/oleObject59.bin"/><Relationship Id="rId153" Type="http://schemas.openxmlformats.org/officeDocument/2006/relationships/image" Target="media/image69.wmf"/><Relationship Id="rId174" Type="http://schemas.openxmlformats.org/officeDocument/2006/relationships/image" Target="media/image80.wmf"/><Relationship Id="rId179" Type="http://schemas.openxmlformats.org/officeDocument/2006/relationships/image" Target="media/image83.wmf"/><Relationship Id="rId195" Type="http://schemas.openxmlformats.org/officeDocument/2006/relationships/oleObject" Target="embeddings/oleObject88.bin"/><Relationship Id="rId209" Type="http://schemas.openxmlformats.org/officeDocument/2006/relationships/oleObject" Target="embeddings/oleObject95.bin"/><Relationship Id="rId190" Type="http://schemas.openxmlformats.org/officeDocument/2006/relationships/oleObject" Target="embeddings/oleObject84.bin"/><Relationship Id="rId204" Type="http://schemas.openxmlformats.org/officeDocument/2006/relationships/image" Target="media/image94.wmf"/><Relationship Id="rId220" Type="http://schemas.openxmlformats.org/officeDocument/2006/relationships/oleObject" Target="embeddings/oleObject101.bin"/><Relationship Id="rId225" Type="http://schemas.openxmlformats.org/officeDocument/2006/relationships/image" Target="media/image104.png"/><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oleObject" Target="embeddings/oleObject45.bin"/><Relationship Id="rId127" Type="http://schemas.openxmlformats.org/officeDocument/2006/relationships/oleObject" Target="embeddings/oleObject56.bin"/><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43" Type="http://schemas.openxmlformats.org/officeDocument/2006/relationships/image" Target="media/image62.png"/><Relationship Id="rId148" Type="http://schemas.openxmlformats.org/officeDocument/2006/relationships/image" Target="media/image65.wmf"/><Relationship Id="rId164" Type="http://schemas.openxmlformats.org/officeDocument/2006/relationships/image" Target="media/image75.wmf"/><Relationship Id="rId169" Type="http://schemas.openxmlformats.org/officeDocument/2006/relationships/oleObject" Target="embeddings/oleObject74.bin"/><Relationship Id="rId185" Type="http://schemas.openxmlformats.org/officeDocument/2006/relationships/image" Target="media/image86.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79.bin"/><Relationship Id="rId210" Type="http://schemas.openxmlformats.org/officeDocument/2006/relationships/image" Target="media/image97.wmf"/><Relationship Id="rId215" Type="http://schemas.openxmlformats.org/officeDocument/2006/relationships/oleObject" Target="embeddings/oleObject98.bin"/><Relationship Id="rId236" Type="http://schemas.openxmlformats.org/officeDocument/2006/relationships/theme" Target="theme/theme1.xml"/><Relationship Id="rId26" Type="http://schemas.openxmlformats.org/officeDocument/2006/relationships/image" Target="media/image5.wmf"/><Relationship Id="rId231" Type="http://schemas.openxmlformats.org/officeDocument/2006/relationships/hyperlink" Target="http://pop-art.inrialpes.fr/people/bjeannet/bjeannet-forge/fixpoint/index.html" TargetMode="External"/><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54" Type="http://schemas.openxmlformats.org/officeDocument/2006/relationships/oleObject" Target="embeddings/oleObject67.bin"/><Relationship Id="rId175" Type="http://schemas.openxmlformats.org/officeDocument/2006/relationships/oleObject" Target="embeddings/oleObject77.bin"/><Relationship Id="rId196" Type="http://schemas.openxmlformats.org/officeDocument/2006/relationships/image" Target="media/image90.wmf"/><Relationship Id="rId200" Type="http://schemas.openxmlformats.org/officeDocument/2006/relationships/image" Target="media/image92.wmf"/><Relationship Id="rId16" Type="http://schemas.openxmlformats.org/officeDocument/2006/relationships/footer" Target="footer4.xml"/><Relationship Id="rId221" Type="http://schemas.openxmlformats.org/officeDocument/2006/relationships/image" Target="media/image102.wmf"/><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44" Type="http://schemas.openxmlformats.org/officeDocument/2006/relationships/image" Target="media/image63.wmf"/><Relationship Id="rId90" Type="http://schemas.openxmlformats.org/officeDocument/2006/relationships/oleObject" Target="embeddings/oleObject36.bin"/><Relationship Id="rId165" Type="http://schemas.openxmlformats.org/officeDocument/2006/relationships/oleObject" Target="embeddings/oleObject72.bin"/><Relationship Id="rId186" Type="http://schemas.openxmlformats.org/officeDocument/2006/relationships/oleObject" Target="embeddings/oleObject82.bin"/><Relationship Id="rId211" Type="http://schemas.openxmlformats.org/officeDocument/2006/relationships/oleObject" Target="embeddings/oleObject96.bin"/><Relationship Id="rId232" Type="http://schemas.openxmlformats.org/officeDocument/2006/relationships/hyperlink" Target="http://pop-art.inrialpes.fr/people/bjeannet/bjeannet-forge/interproc/index.html" TargetMode="External"/><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49.bin"/><Relationship Id="rId134" Type="http://schemas.openxmlformats.org/officeDocument/2006/relationships/oleObject" Target="embeddings/oleObject60.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32</TotalTime>
  <Pages>37</Pages>
  <Words>38977</Words>
  <Characters>71329</Characters>
  <Application>Microsoft Office Word</Application>
  <DocSecurity>0</DocSecurity>
  <Lines>2300</Lines>
  <Paragraphs>1532</Paragraphs>
  <ScaleCrop>false</ScaleCrop>
  <Company>njucs</Company>
  <LinksUpToDate>false</LinksUpToDate>
  <CharactersWithSpaces>108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098</cp:revision>
  <cp:lastPrinted>2012-03-08T14:45:00Z</cp:lastPrinted>
  <dcterms:created xsi:type="dcterms:W3CDTF">2012-02-04T02:06:00Z</dcterms:created>
  <dcterms:modified xsi:type="dcterms:W3CDTF">2012-03-08T15:08:00Z</dcterms:modified>
</cp:coreProperties>
</file>